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01859356" w:displacedByCustomXml="next"/>
    <w:bookmarkEnd w:id="0" w:displacedByCustomXml="next"/>
    <w:sdt>
      <w:sdtPr>
        <w:rPr>
          <w:rFonts w:eastAsiaTheme="minorHAnsi"/>
          <w:color w:val="4472C4" w:themeColor="accent1"/>
        </w:rPr>
        <w:id w:val="1963915660"/>
        <w:docPartObj>
          <w:docPartGallery w:val="Cover Pages"/>
          <w:docPartUnique/>
        </w:docPartObj>
      </w:sdtPr>
      <w:sdtEndPr>
        <w:rPr>
          <w:color w:val="auto"/>
        </w:rPr>
      </w:sdtEndPr>
      <w:sdtContent>
        <w:p w14:paraId="56AFDBD2" w14:textId="1E152B82" w:rsidR="00BB04C8" w:rsidRDefault="00BB04C8">
          <w:pPr>
            <w:pStyle w:val="NoSpacing"/>
            <w:spacing w:before="1540" w:after="240"/>
            <w:jc w:val="center"/>
            <w:rPr>
              <w:color w:val="4472C4" w:themeColor="accent1"/>
            </w:rPr>
          </w:pPr>
          <w:r>
            <w:rPr>
              <w:noProof/>
              <w:color w:val="4472C4" w:themeColor="accent1"/>
            </w:rPr>
            <w:drawing>
              <wp:inline distT="0" distB="0" distL="0" distR="0" wp14:anchorId="3ECE91D6" wp14:editId="15BD8FBE">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472C4" w:themeColor="accent1"/>
              <w:sz w:val="72"/>
              <w:szCs w:val="72"/>
            </w:rPr>
            <w:alias w:val="Title"/>
            <w:tag w:val=""/>
            <w:id w:val="1735040861"/>
            <w:placeholder>
              <w:docPart w:val="EBCDF86D5F11406A81ED3C04F715B8F2"/>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3390FBF4" w14:textId="4E023F88" w:rsidR="00BB04C8" w:rsidRDefault="00BB04C8">
              <w:pPr>
                <w:pStyle w:val="NoSpacing"/>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rPr>
              </w:pPr>
              <w:r>
                <w:rPr>
                  <w:rFonts w:asciiTheme="majorHAnsi" w:eastAsiaTheme="majorEastAsia" w:hAnsiTheme="majorHAnsi" w:cstheme="majorBidi"/>
                  <w:caps/>
                  <w:color w:val="4472C4" w:themeColor="accent1"/>
                  <w:sz w:val="72"/>
                  <w:szCs w:val="72"/>
                </w:rPr>
                <w:t>Nuclear Fusion of D2O in a Pulse Heated Uniaxial Anvil Cell</w:t>
              </w:r>
            </w:p>
          </w:sdtContent>
        </w:sdt>
        <w:sdt>
          <w:sdtPr>
            <w:rPr>
              <w:color w:val="4472C4" w:themeColor="accent1"/>
              <w:sz w:val="28"/>
              <w:szCs w:val="28"/>
            </w:rPr>
            <w:alias w:val="Subtitle"/>
            <w:tag w:val=""/>
            <w:id w:val="328029620"/>
            <w:placeholder>
              <w:docPart w:val="FD11B98929574E328DCA569C89B451BC"/>
            </w:placeholder>
            <w:dataBinding w:prefixMappings="xmlns:ns0='http://purl.org/dc/elements/1.1/' xmlns:ns1='http://schemas.openxmlformats.org/package/2006/metadata/core-properties' " w:xpath="/ns1:coreProperties[1]/ns0:subject[1]" w:storeItemID="{6C3C8BC8-F283-45AE-878A-BAB7291924A1}"/>
            <w:text/>
          </w:sdtPr>
          <w:sdtEndPr/>
          <w:sdtContent>
            <w:p w14:paraId="5C1E925C" w14:textId="5E835FED" w:rsidR="00BB04C8" w:rsidRDefault="00BB04C8">
              <w:pPr>
                <w:pStyle w:val="NoSpacing"/>
                <w:jc w:val="center"/>
                <w:rPr>
                  <w:color w:val="4472C4" w:themeColor="accent1"/>
                  <w:sz w:val="28"/>
                  <w:szCs w:val="28"/>
                </w:rPr>
              </w:pPr>
              <w:r>
                <w:rPr>
                  <w:color w:val="4472C4" w:themeColor="accent1"/>
                  <w:sz w:val="28"/>
                  <w:szCs w:val="28"/>
                </w:rPr>
                <w:t>BY Michael Lynn</w:t>
              </w:r>
            </w:p>
          </w:sdtContent>
        </w:sdt>
        <w:p w14:paraId="1BE1C1A5" w14:textId="77777777" w:rsidR="00BB04C8" w:rsidRDefault="00BB04C8">
          <w:pPr>
            <w:pStyle w:val="NoSpacing"/>
            <w:spacing w:before="480"/>
            <w:jc w:val="center"/>
            <w:rPr>
              <w:color w:val="4472C4" w:themeColor="accent1"/>
            </w:rPr>
          </w:pPr>
          <w:r>
            <w:rPr>
              <w:noProof/>
              <w:color w:val="4472C4" w:themeColor="accent1"/>
            </w:rPr>
            <mc:AlternateContent>
              <mc:Choice Requires="wps">
                <w:drawing>
                  <wp:anchor distT="0" distB="0" distL="114300" distR="114300" simplePos="0" relativeHeight="251654144" behindDoc="0" locked="0" layoutInCell="1" allowOverlap="1" wp14:anchorId="24402D10" wp14:editId="4A41BEB2">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2-04-25T00:00:00Z">
                                    <w:dateFormat w:val="MMMM d, yyyy"/>
                                    <w:lid w:val="en-US"/>
                                    <w:storeMappedDataAs w:val="dateTime"/>
                                    <w:calendar w:val="gregorian"/>
                                  </w:date>
                                </w:sdtPr>
                                <w:sdtEndPr/>
                                <w:sdtContent>
                                  <w:p w14:paraId="4F5F4FB6" w14:textId="0C8ED205" w:rsidR="00BB04C8" w:rsidRPr="00BB04C8" w:rsidRDefault="00BB04C8" w:rsidP="00BB04C8">
                                    <w:pPr>
                                      <w:pStyle w:val="NoSpacing"/>
                                      <w:spacing w:after="40"/>
                                      <w:jc w:val="center"/>
                                      <w:rPr>
                                        <w:caps/>
                                        <w:color w:val="4472C4" w:themeColor="accent1"/>
                                        <w:sz w:val="28"/>
                                        <w:szCs w:val="28"/>
                                      </w:rPr>
                                    </w:pPr>
                                    <w:r w:rsidRPr="00BB04C8">
                                      <w:rPr>
                                        <w:caps/>
                                        <w:color w:val="4472C4" w:themeColor="accent1"/>
                                        <w:sz w:val="28"/>
                                        <w:szCs w:val="28"/>
                                      </w:rPr>
                                      <w:t>April 25, 2022</w:t>
                                    </w:r>
                                  </w:p>
                                </w:sdtContent>
                              </w:sdt>
                              <w:p w14:paraId="1681E252" w14:textId="12DD965C" w:rsidR="00BB04C8" w:rsidRDefault="009D34D5">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EndPr/>
                                  <w:sdtContent>
                                    <w:r w:rsidR="00BB04C8">
                                      <w:rPr>
                                        <w:color w:val="4472C4" w:themeColor="accent1"/>
                                      </w:rPr>
                                      <w:t>1764 N. Leverett Avenue, Fayetteville AR.</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24402D10"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414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2-04-25T00:00:00Z">
                              <w:dateFormat w:val="MMMM d, yyyy"/>
                              <w:lid w:val="en-US"/>
                              <w:storeMappedDataAs w:val="dateTime"/>
                              <w:calendar w:val="gregorian"/>
                            </w:date>
                          </w:sdtPr>
                          <w:sdtEndPr/>
                          <w:sdtContent>
                            <w:p w14:paraId="4F5F4FB6" w14:textId="0C8ED205" w:rsidR="00BB04C8" w:rsidRPr="00BB04C8" w:rsidRDefault="00BB04C8" w:rsidP="00BB04C8">
                              <w:pPr>
                                <w:pStyle w:val="NoSpacing"/>
                                <w:spacing w:after="40"/>
                                <w:jc w:val="center"/>
                                <w:rPr>
                                  <w:caps/>
                                  <w:color w:val="4472C4" w:themeColor="accent1"/>
                                  <w:sz w:val="28"/>
                                  <w:szCs w:val="28"/>
                                </w:rPr>
                              </w:pPr>
                              <w:r w:rsidRPr="00BB04C8">
                                <w:rPr>
                                  <w:caps/>
                                  <w:color w:val="4472C4" w:themeColor="accent1"/>
                                  <w:sz w:val="28"/>
                                  <w:szCs w:val="28"/>
                                </w:rPr>
                                <w:t>April 25, 2022</w:t>
                              </w:r>
                            </w:p>
                          </w:sdtContent>
                        </w:sdt>
                        <w:p w14:paraId="1681E252" w14:textId="12DD965C" w:rsidR="00BB04C8" w:rsidRDefault="009D34D5">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EndPr/>
                            <w:sdtContent>
                              <w:r w:rsidR="00BB04C8">
                                <w:rPr>
                                  <w:color w:val="4472C4" w:themeColor="accent1"/>
                                </w:rPr>
                                <w:t>1764 N. Leverett Avenue, Fayetteville AR.</w:t>
                              </w:r>
                            </w:sdtContent>
                          </w:sdt>
                        </w:p>
                      </w:txbxContent>
                    </v:textbox>
                    <w10:wrap anchorx="margin" anchory="page"/>
                  </v:shape>
                </w:pict>
              </mc:Fallback>
            </mc:AlternateContent>
          </w:r>
          <w:r>
            <w:rPr>
              <w:noProof/>
              <w:color w:val="4472C4" w:themeColor="accent1"/>
            </w:rPr>
            <w:drawing>
              <wp:inline distT="0" distB="0" distL="0" distR="0" wp14:anchorId="1BB7A696" wp14:editId="573D8695">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264689EF" w14:textId="0BD02F78" w:rsidR="00BB04C8" w:rsidRDefault="00BB04C8">
          <w:r>
            <w:br w:type="page"/>
          </w:r>
        </w:p>
      </w:sdtContent>
    </w:sdt>
    <w:p w14:paraId="622C05FB" w14:textId="08C25B24" w:rsidR="00CB0434" w:rsidRDefault="00351D45" w:rsidP="00BB04C8">
      <w:pPr>
        <w:pStyle w:val="Heading1"/>
      </w:pPr>
      <w:proofErr w:type="gramStart"/>
      <w:r>
        <w:lastRenderedPageBreak/>
        <w:t>TLDR;</w:t>
      </w:r>
      <w:proofErr w:type="gramEnd"/>
    </w:p>
    <w:p w14:paraId="232F36B1" w14:textId="44444B95" w:rsidR="00351D45" w:rsidRPr="00351D45" w:rsidRDefault="00351D45" w:rsidP="00D2083D">
      <w:pPr>
        <w:jc w:val="both"/>
      </w:pPr>
      <w:r>
        <w:t xml:space="preserve">The conventional primary figure of merit for fusion ignition and breakeven performance is the </w:t>
      </w:r>
      <w:r w:rsidR="00B83929">
        <w:t>L</w:t>
      </w:r>
      <w:r>
        <w:t xml:space="preserve">awson criterion. Conventional fusion approaches have largely failed to obtain the </w:t>
      </w:r>
      <w:r w:rsidR="00B83929">
        <w:t>L</w:t>
      </w:r>
      <w:r>
        <w:t xml:space="preserve">awson criterion, and even when they have, they have done so at great expense of time, </w:t>
      </w:r>
      <w:proofErr w:type="gramStart"/>
      <w:r>
        <w:t>money</w:t>
      </w:r>
      <w:proofErr w:type="gramEnd"/>
      <w:r>
        <w:t xml:space="preserve"> and energy, such that no breakeven power production, the primary aim of fusion research, can be realized. It can be demonstrated that a bench scale CVD diamond coated </w:t>
      </w:r>
      <w:r w:rsidR="00633DBB">
        <w:t xml:space="preserve">tungsten carbide </w:t>
      </w:r>
      <w:r>
        <w:t xml:space="preserve">anvil cell system, </w:t>
      </w:r>
      <w:r w:rsidR="00D2083D">
        <w:t>loaded with D2O compressed to the Ice VII state, and heated by high voltage pulse power</w:t>
      </w:r>
      <w:r w:rsidR="00633DBB">
        <w:t>, as in the operation of a high voltage power capacitor</w:t>
      </w:r>
      <w:r w:rsidR="00A71250">
        <w:t xml:space="preserve"> or Zener diode</w:t>
      </w:r>
      <w:r w:rsidR="00D2083D">
        <w:t xml:space="preserve"> can exceed the temperature, number density and confinement time of the conventionally defined </w:t>
      </w:r>
      <w:r w:rsidR="00B83929">
        <w:t>L</w:t>
      </w:r>
      <w:r w:rsidR="00D2083D">
        <w:t xml:space="preserve">awson criterion for nuclear fusion ignition by ~6 orders of magnitude. This, together with a relatively simple and highly efficient mechanism for extracting power from the fusion reactions via electromagnetic direct energy extraction and subsequent buck conversion of the resultant waveform, in addition to a continuous liquid cooling loop, could enable a new generation of bench scale energy generating devices, using a </w:t>
      </w:r>
      <w:r w:rsidR="00652EFA">
        <w:t>commercially accessible</w:t>
      </w:r>
      <w:r w:rsidR="00D2083D">
        <w:t xml:space="preserve"> and abundant fuel source in a simple to construct and extremely </w:t>
      </w:r>
      <w:r w:rsidR="00652EFA">
        <w:t>affordable</w:t>
      </w:r>
      <w:r w:rsidR="00D2083D">
        <w:t xml:space="preserve"> form factor with no moving parts and with operational safety comparable to a conventional generator, or solar PV system. </w:t>
      </w:r>
    </w:p>
    <w:p w14:paraId="26D2F989" w14:textId="68CD0EEB" w:rsidR="00BB04C8" w:rsidRDefault="00BB04C8" w:rsidP="00BB04C8">
      <w:pPr>
        <w:pStyle w:val="Heading1"/>
      </w:pPr>
      <w:r>
        <w:t>Introduction</w:t>
      </w:r>
      <w:r w:rsidR="00351D45">
        <w:t xml:space="preserve"> and Scope of This Document</w:t>
      </w:r>
    </w:p>
    <w:p w14:paraId="1DC24BA1" w14:textId="7F3E4DEC" w:rsidR="00D2083D" w:rsidRDefault="00D2083D" w:rsidP="00B83929">
      <w:pPr>
        <w:jc w:val="both"/>
      </w:pPr>
      <w:r>
        <w:t xml:space="preserve">Herein we will reference a variety of prior work in the field of nuclear fusion, high pressure physics, </w:t>
      </w:r>
      <w:r w:rsidR="00B83929">
        <w:t xml:space="preserve">planetary </w:t>
      </w:r>
      <w:proofErr w:type="gramStart"/>
      <w:r w:rsidR="00B83929">
        <w:t>science</w:t>
      </w:r>
      <w:proofErr w:type="gramEnd"/>
      <w:r w:rsidR="00B83929">
        <w:t xml:space="preserve"> and power electronics to pull together the features of our new approach to net fusion power on the home desktop.  This document will be written with the technical, but not specialist reader in mind, thus, if you need further reading, most of the terms herein can be found on Wikipedia with good accuracy, and beyond that, the conventional research literature has a wide variety of </w:t>
      </w:r>
      <w:proofErr w:type="gramStart"/>
      <w:r w:rsidR="00B83929">
        <w:t>high quality</w:t>
      </w:r>
      <w:proofErr w:type="gramEnd"/>
      <w:r w:rsidR="00B83929">
        <w:t xml:space="preserve"> reviews for the less technical reader. </w:t>
      </w:r>
    </w:p>
    <w:p w14:paraId="14404302" w14:textId="0F0337CE" w:rsidR="00B83929" w:rsidRDefault="00B83929" w:rsidP="00B83929">
      <w:pPr>
        <w:jc w:val="both"/>
      </w:pPr>
      <w:r>
        <w:t>First, we will discuss a brief review of what the conditions for fusion are, how they are conventional</w:t>
      </w:r>
      <w:r w:rsidR="00981896">
        <w:t>ly</w:t>
      </w:r>
      <w:r>
        <w:t xml:space="preserve"> achieved, and why our anvil cell system should work given the existing </w:t>
      </w:r>
      <w:proofErr w:type="gramStart"/>
      <w:r>
        <w:t>well established</w:t>
      </w:r>
      <w:proofErr w:type="gramEnd"/>
      <w:r>
        <w:t xml:space="preserve"> criteria for successful ignition of fusion reactions, and for net power extraction therefrom. </w:t>
      </w:r>
    </w:p>
    <w:p w14:paraId="7001F2D3" w14:textId="6D1D2B9F" w:rsidR="00B83929" w:rsidRDefault="00B83929" w:rsidP="00B83929">
      <w:pPr>
        <w:jc w:val="both"/>
      </w:pPr>
      <w:r>
        <w:t>Next, we will describe the specific operational elements of our system, and how each of them allows access to a specific parameter regime in which the Lawson criterion can be realized for a small sample with high energy extraction efficiency and with a usefully large reaction rate.</w:t>
      </w:r>
    </w:p>
    <w:p w14:paraId="131F584B" w14:textId="2DF7526B" w:rsidR="00013F69" w:rsidRPr="00D2083D" w:rsidRDefault="00013F69" w:rsidP="00B83929">
      <w:pPr>
        <w:jc w:val="both"/>
      </w:pPr>
      <w:proofErr w:type="gramStart"/>
      <w:r>
        <w:t>Finally</w:t>
      </w:r>
      <w:proofErr w:type="gramEnd"/>
      <w:r>
        <w:t xml:space="preserve"> we will discuss the logistical and economic aspects of building this system and what the probable challenges are in making it work, and work well.</w:t>
      </w:r>
    </w:p>
    <w:p w14:paraId="64E72B8A" w14:textId="32F07F4D" w:rsidR="00351D45" w:rsidRDefault="00351D45" w:rsidP="00351D45">
      <w:pPr>
        <w:pStyle w:val="Heading1"/>
      </w:pPr>
      <w:r>
        <w:t>Why This Should Work</w:t>
      </w:r>
    </w:p>
    <w:p w14:paraId="4F507F78" w14:textId="5D545BC3" w:rsidR="00EE1437" w:rsidRDefault="00EE1437" w:rsidP="00EE1437">
      <w:pPr>
        <w:jc w:val="both"/>
      </w:pPr>
      <w:r>
        <w:tab/>
        <w:t>From first principles, fusion is very simple</w:t>
      </w:r>
      <w:r w:rsidR="008910C5">
        <w:t>, it is a process where, under sufficient temperature and pressure, for a sufficient time over a sufficiently large volume, lighter nuclei combine to form more massive nuclei. In conventional fusion research this simple relationship is summed up in the Lawson criterion</w:t>
      </w:r>
      <w:r w:rsidR="00954019">
        <w:fldChar w:fldCharType="begin"/>
      </w:r>
      <w:r w:rsidR="00954019">
        <w:instrText xml:space="preserve"> ADDIN ZOTERO_ITEM CSL_CITATION {"citationID":"unghHgob","properties":{"formattedCitation":"[1]","plainCitation":"[1]","noteIndex":0},"citationItems":[{"id":438,"uris":["http://zotero.org/users/7517432/items/FLKWA6A9"],"itemData":{"id":438,"type":"article-journal","abstract":"Calculations of the power balance in thermonuclear reactors operating under various idealized conditions are given. Two classes of reactor are considered : first, self-sustaining systems in which the charged reaction products are trapped and, secondly, pulsed systems in which all the reaction products escape so that energy must be supplied continuously during the pulse. It is found that not only must the temperature be sufficiently high, but also the reaction must be sustained long enough for a definite fraction of the fuel to be burnt.","container-title":"Proceedings of the Physical Society. Section B","DOI":"10.1088/0370-1301/70/1/303","ISSN":"0370-1301","issue":"1","journalAbbreviation":"Proc. Phys. Soc. B","language":"en","page":"6-10","source":"DOI.org (Crossref)","title":"Some Criteria for a Power Producing Thermonuclear Reactor","URL":"https://iopscience.iop.org/article/10.1088/0370-1301/70/1/303","volume":"70","author":[{"family":"Lawson","given":"J D"}],"accessed":{"date-parts":[["2022",4,25]]},"issued":{"date-parts":[["1957",1,1]]}}}],"schema":"https://github.com/citation-style-language/schema/raw/master/csl-citation.json"} </w:instrText>
      </w:r>
      <w:r w:rsidR="00954019">
        <w:fldChar w:fldCharType="separate"/>
      </w:r>
      <w:r w:rsidR="00954019" w:rsidRPr="00954019">
        <w:rPr>
          <w:rFonts w:ascii="Calibri" w:hAnsi="Calibri" w:cs="Calibri"/>
        </w:rPr>
        <w:t>[1]</w:t>
      </w:r>
      <w:r w:rsidR="00954019">
        <w:fldChar w:fldCharType="end"/>
      </w:r>
      <w:r w:rsidR="008910C5">
        <w:t>, or more generally as the Lawson triple product. It is expressed typically as the multiple of the number density of fuel nuclei, per meter cubed, with the gaussian average temperature of those fuel nuclei in KeV (or Kelvin) multiplied by the time for which the two foregoing values are maintained.</w:t>
      </w:r>
      <w:r w:rsidR="006A0110">
        <w:t xml:space="preserve"> </w:t>
      </w:r>
      <w:r w:rsidR="002514F5">
        <w:t xml:space="preserve">Expressed succinctly in equation 1. </w:t>
      </w:r>
    </w:p>
    <w:p w14:paraId="16D8E249" w14:textId="242CB9A5" w:rsidR="002514F5" w:rsidRPr="002514F5" w:rsidRDefault="009D34D5" w:rsidP="002514F5">
      <w:pPr>
        <w:jc w:val="cente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nT</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eastAsiaTheme="minorEastAsia" w:hAnsi="Cambria Math"/>
            </w:rPr>
            <m:t xml:space="preserve"> (1)</m:t>
          </m:r>
        </m:oMath>
      </m:oMathPara>
    </w:p>
    <w:p w14:paraId="62DAAF14" w14:textId="02209E48" w:rsidR="002514F5" w:rsidRDefault="002514F5" w:rsidP="002514F5">
      <w:pPr>
        <w:jc w:val="both"/>
        <w:rPr>
          <w:rFonts w:eastAsiaTheme="minorEastAsia"/>
        </w:rPr>
      </w:pPr>
      <w:r>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short for Lawson criterion triple product, </w:t>
      </w:r>
      <m:oMath>
        <m:r>
          <w:rPr>
            <w:rFonts w:ascii="Cambria Math" w:hAnsi="Cambria Math"/>
          </w:rPr>
          <m:t>n</m:t>
        </m:r>
      </m:oMath>
      <w:r>
        <w:rPr>
          <w:rFonts w:eastAsiaTheme="minorEastAsia"/>
        </w:rPr>
        <w:t xml:space="preserve"> is the number density of fuel nuclei, </w:t>
      </w:r>
      <m:oMath>
        <m:r>
          <w:rPr>
            <w:rFonts w:ascii="Cambria Math" w:hAnsi="Cambria Math"/>
          </w:rPr>
          <m:t>T</m:t>
        </m:r>
      </m:oMath>
      <w:r>
        <w:rPr>
          <w:rFonts w:eastAsiaTheme="minorEastAsia"/>
        </w:rPr>
        <w:t xml:space="preserve"> is the gaussian average temperature of those nuclei, and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Pr>
          <w:rFonts w:eastAsiaTheme="minorEastAsia"/>
        </w:rPr>
        <w:t xml:space="preserve"> is the confinement time of the reactants </w:t>
      </w:r>
      <w:r w:rsidR="001E0DF8">
        <w:rPr>
          <w:rFonts w:eastAsiaTheme="minorEastAsia"/>
        </w:rPr>
        <w:t>in a</w:t>
      </w:r>
      <w:r>
        <w:rPr>
          <w:rFonts w:eastAsiaTheme="minorEastAsia"/>
        </w:rPr>
        <w:t xml:space="preserve"> fusion system</w:t>
      </w:r>
      <w:r w:rsidR="00954019">
        <w:rPr>
          <w:rFonts w:eastAsiaTheme="minorEastAsia"/>
        </w:rPr>
        <w:t>, with respect to the forgoing parameters</w:t>
      </w:r>
      <w:r>
        <w:rPr>
          <w:rFonts w:eastAsiaTheme="minorEastAsia"/>
        </w:rPr>
        <w:t>.</w:t>
      </w:r>
    </w:p>
    <w:p w14:paraId="6FEFEFBE" w14:textId="50588D35" w:rsidR="005B65F0" w:rsidRDefault="001E0DF8" w:rsidP="002514F5">
      <w:pPr>
        <w:jc w:val="both"/>
        <w:rPr>
          <w:rFonts w:eastAsiaTheme="minorEastAsia"/>
        </w:rPr>
      </w:pPr>
      <w:r>
        <w:rPr>
          <w:rFonts w:eastAsiaTheme="minorEastAsia"/>
        </w:rPr>
        <w:tab/>
        <w:t>In conventional fusion approaches, particularly those involving</w:t>
      </w:r>
      <w:r w:rsidR="00AD0979">
        <w:rPr>
          <w:rFonts w:eastAsiaTheme="minorEastAsia"/>
        </w:rPr>
        <w:t xml:space="preserve"> gaseous</w:t>
      </w:r>
      <w:r>
        <w:rPr>
          <w:rFonts w:eastAsiaTheme="minorEastAsia"/>
        </w:rPr>
        <w:t xml:space="preserve"> plasmas, fusion yield is limited by all three factors. Plasma’s starting as a tenuous gas, constrained by even the most powerful (and </w:t>
      </w:r>
      <w:proofErr w:type="spellStart"/>
      <w:r>
        <w:rPr>
          <w:rFonts w:eastAsiaTheme="minorEastAsia"/>
        </w:rPr>
        <w:t>wibbily</w:t>
      </w:r>
      <w:proofErr w:type="spellEnd"/>
      <w:r>
        <w:rPr>
          <w:rFonts w:eastAsiaTheme="minorEastAsia"/>
        </w:rPr>
        <w:t xml:space="preserve"> wobbly) electromagnetic fields, have been shown, thus far, to be limited to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r>
          <w:rPr>
            <w:rFonts w:ascii="Cambria Math" w:eastAsiaTheme="minorEastAsia" w:hAnsi="Cambria Math"/>
          </w:rPr>
          <m:t>1.53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1</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KeV×s</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Pr>
          <w:rFonts w:eastAsiaTheme="minorEastAsia"/>
        </w:rPr>
        <w:t xml:space="preserve"> or so</w:t>
      </w:r>
      <w:r w:rsidR="00267109">
        <w:rPr>
          <w:rFonts w:eastAsiaTheme="minorEastAsia"/>
        </w:rPr>
        <w:t xml:space="preserve">. </w:t>
      </w:r>
      <w:r w:rsidR="005F6C76">
        <w:rPr>
          <w:rFonts w:eastAsiaTheme="minorEastAsia"/>
        </w:rPr>
        <w:t xml:space="preserve"> This wall of exponential difficulty arises from a variety of confounding physical complexities largely to do with the physical implementation of the existing approaches. If one examines the maximal number density attained in gas phase plasma systems, and compares their number densities, </w:t>
      </w:r>
      <m:oMath>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9</m:t>
            </m:r>
          </m:sup>
        </m:sSup>
        <m:r>
          <w:rPr>
            <w:rFonts w:ascii="Cambria Math" w:eastAsiaTheme="minorEastAsia" w:hAnsi="Cambria Math"/>
          </w:rPr>
          <m:t xml:space="preserve"> fuel moldecules/</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5F6C76">
        <w:rPr>
          <w:rFonts w:eastAsiaTheme="minorEastAsia"/>
        </w:rPr>
        <w:t xml:space="preserve">, to the </w:t>
      </w:r>
      <w:r w:rsidR="00FF741C">
        <w:rPr>
          <w:rFonts w:eastAsiaTheme="minorEastAsia"/>
        </w:rPr>
        <w:t xml:space="preserve">number </w:t>
      </w:r>
      <w:r w:rsidR="005F6C76">
        <w:rPr>
          <w:rFonts w:eastAsiaTheme="minorEastAsia"/>
        </w:rPr>
        <w:t>density of common water at STP(</w:t>
      </w:r>
      <w:r w:rsidR="00FF741C">
        <w:rPr>
          <w:rFonts w:eastAsiaTheme="minorEastAsia"/>
        </w:rPr>
        <w:t>roughly 3.34</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8</m:t>
            </m:r>
          </m:sup>
        </m:sSup>
        <m:r>
          <w:rPr>
            <w:rFonts w:ascii="Cambria Math" w:eastAsiaTheme="minorEastAsia" w:hAnsi="Cambria Math"/>
          </w:rPr>
          <m:t xml:space="preserve"> H2O molecules/</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FF741C">
        <w:rPr>
          <w:rStyle w:val="qv3wpe"/>
        </w:rPr>
        <w:t>)</w:t>
      </w:r>
      <w:r w:rsidR="005F6C76">
        <w:rPr>
          <w:rFonts w:eastAsiaTheme="minorEastAsia"/>
        </w:rPr>
        <w:t>,</w:t>
      </w:r>
      <w:r w:rsidR="00FF741C">
        <w:rPr>
          <w:rFonts w:eastAsiaTheme="minorEastAsia"/>
        </w:rPr>
        <w:t xml:space="preserve"> one</w:t>
      </w:r>
      <w:r w:rsidR="005F6C76">
        <w:rPr>
          <w:rFonts w:eastAsiaTheme="minorEastAsia"/>
        </w:rPr>
        <w:t xml:space="preserve"> quickly discover</w:t>
      </w:r>
      <w:r w:rsidR="00FF741C">
        <w:rPr>
          <w:rFonts w:eastAsiaTheme="minorEastAsia"/>
        </w:rPr>
        <w:t>s</w:t>
      </w:r>
      <w:r w:rsidR="005F6C76">
        <w:rPr>
          <w:rFonts w:eastAsiaTheme="minorEastAsia"/>
        </w:rPr>
        <w:t xml:space="preserve"> the first big problem for conventional fusion systems</w:t>
      </w:r>
      <w:r w:rsidR="00FF741C">
        <w:rPr>
          <w:rFonts w:eastAsiaTheme="minorEastAsia"/>
        </w:rPr>
        <w:t>…</w:t>
      </w:r>
      <w:r w:rsidR="00C66C18">
        <w:rPr>
          <w:rFonts w:eastAsiaTheme="minorEastAsia"/>
          <w:i/>
          <w:iCs/>
        </w:rPr>
        <w:t>gases are inherently non dense</w:t>
      </w:r>
      <w:r w:rsidR="00C66C18">
        <w:rPr>
          <w:rFonts w:eastAsiaTheme="minorEastAsia"/>
        </w:rPr>
        <w:t>. This problem only worsens when we introduce ionization to the gas molecules, which would then consequently be repelled from one another by their mutual charges, and, if charged and in a magnetic field, as per a tokamak configuration, they tend to spiral wildly and lose energy to synchrotron radiation, and ultimately spiral right into the walls of our container! Further, the maximum effective pressure a Tokamak primary field coil can sustain in the modern day, is approximately 1-2 atmospheres</w:t>
      </w:r>
      <w:r w:rsidR="00894F89">
        <w:rPr>
          <w:rFonts w:eastAsiaTheme="minorEastAsia"/>
        </w:rPr>
        <w:t xml:space="preserve"> or ~100 KPa. </w:t>
      </w:r>
      <w:r w:rsidR="00563ABB">
        <w:rPr>
          <w:rFonts w:eastAsiaTheme="minorEastAsia"/>
        </w:rPr>
        <w:t xml:space="preserve"> Consequently, in the quest for breakeven power, conventional fusion approaches attempt to make up for the lack of number density by greatly raising the ion temperature, to ~200 KeV, and confinement time to order of seconds, which necessitates still bigger magnetic and electric fields, and still more input power given their huge volumes</w:t>
      </w:r>
      <w:r w:rsidR="008D0A40">
        <w:rPr>
          <w:rFonts w:eastAsiaTheme="minorEastAsia"/>
        </w:rPr>
        <w:t xml:space="preserve"> and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4</m:t>
            </m:r>
          </m:sup>
        </m:sSup>
      </m:oMath>
      <w:r w:rsidR="008D0A40">
        <w:rPr>
          <w:rFonts w:eastAsiaTheme="minorEastAsia"/>
        </w:rPr>
        <w:t xml:space="preserve"> scaling of energy loss through radiation</w:t>
      </w:r>
      <w:r w:rsidR="00563ABB">
        <w:rPr>
          <w:rFonts w:eastAsiaTheme="minorEastAsia"/>
        </w:rPr>
        <w:t xml:space="preserve">. </w:t>
      </w:r>
      <w:proofErr w:type="gramStart"/>
      <w:r w:rsidR="005B65F0">
        <w:rPr>
          <w:rFonts w:eastAsiaTheme="minorEastAsia"/>
        </w:rPr>
        <w:t>This approach,</w:t>
      </w:r>
      <w:proofErr w:type="gramEnd"/>
      <w:r w:rsidR="005B65F0">
        <w:rPr>
          <w:rFonts w:eastAsiaTheme="minorEastAsia"/>
        </w:rPr>
        <w:t xml:space="preserve"> has thus far failed to produce more electrical power than it consumes, and has, power </w:t>
      </w:r>
      <w:proofErr w:type="spellStart"/>
      <w:r w:rsidR="005B65F0">
        <w:rPr>
          <w:rFonts w:eastAsiaTheme="minorEastAsia"/>
        </w:rPr>
        <w:t>not withstanding</w:t>
      </w:r>
      <w:proofErr w:type="spellEnd"/>
      <w:r w:rsidR="005B65F0">
        <w:rPr>
          <w:rFonts w:eastAsiaTheme="minorEastAsia"/>
        </w:rPr>
        <w:t xml:space="preserve">, cost a great deal of time and resources, largely to no net effect on realizing actual benefits of fusion power for the home user. </w:t>
      </w:r>
      <w:r w:rsidR="00266396">
        <w:rPr>
          <w:rFonts w:eastAsiaTheme="minorEastAsia"/>
        </w:rPr>
        <w:t xml:space="preserve"> However, there is something critical to be learned from conventional fusion approaches, that temperature, pressure, and confinement time play roughly equal roles in generating net gain of fusion power from any given reaction of interest in any reactor geometry. As we shall see later, this simple fact is the key to the potential of our described anvil cell fusion technology.</w:t>
      </w:r>
    </w:p>
    <w:p w14:paraId="4BE1B62B" w14:textId="1108B2B5" w:rsidR="005B65F0" w:rsidRDefault="005B65F0" w:rsidP="002514F5">
      <w:pPr>
        <w:jc w:val="both"/>
        <w:rPr>
          <w:rFonts w:eastAsiaTheme="minorEastAsia"/>
        </w:rPr>
      </w:pPr>
      <w:r>
        <w:rPr>
          <w:rFonts w:eastAsiaTheme="minorEastAsia"/>
        </w:rPr>
        <w:tab/>
        <w:t>In nature</w:t>
      </w:r>
      <w:r w:rsidR="007F6E32">
        <w:rPr>
          <w:rFonts w:eastAsiaTheme="minorEastAsia"/>
        </w:rPr>
        <w:t xml:space="preserve">, from what we know of the mechanisms driving the sun, number density, confinement time, and the right amount of heat for the reaction of interest are how the sun generates its energy. Under a truly enormous internal pressure, 26.5 </w:t>
      </w:r>
      <w:proofErr w:type="spellStart"/>
      <w:r w:rsidR="007F6E32">
        <w:rPr>
          <w:rFonts w:eastAsiaTheme="minorEastAsia"/>
        </w:rPr>
        <w:t>PPa</w:t>
      </w:r>
      <w:proofErr w:type="spellEnd"/>
      <w:r w:rsidR="007F6E32">
        <w:rPr>
          <w:rFonts w:eastAsiaTheme="minorEastAsia"/>
        </w:rPr>
        <w:t xml:space="preserve">, an effective density of 150 grams per cubic </w:t>
      </w:r>
      <w:proofErr w:type="gramStart"/>
      <w:r w:rsidR="007F6E32">
        <w:rPr>
          <w:rFonts w:eastAsiaTheme="minorEastAsia"/>
        </w:rPr>
        <w:t>centimeter</w:t>
      </w:r>
      <w:r w:rsidR="00266396">
        <w:rPr>
          <w:rFonts w:eastAsiaTheme="minorEastAsia"/>
        </w:rPr>
        <w:t>(</w:t>
      </w:r>
      <w:proofErr w:type="gramEnd"/>
      <w:r w:rsidR="00266396">
        <w:rPr>
          <w:rFonts w:eastAsiaTheme="minorEastAsia"/>
        </w:rPr>
        <w:t>a mere 1</w:t>
      </w:r>
      <w:r w:rsidR="005D6599">
        <w:rPr>
          <w:rFonts w:eastAsiaTheme="minorEastAsia"/>
        </w:rPr>
        <w:t>5</w:t>
      </w:r>
      <w:r w:rsidR="001E319E">
        <w:rPr>
          <w:rFonts w:eastAsiaTheme="minorEastAsia"/>
        </w:rPr>
        <w:t>0</w:t>
      </w:r>
      <w:r w:rsidR="005D6599">
        <w:rPr>
          <w:rFonts w:eastAsiaTheme="minorEastAsia"/>
        </w:rPr>
        <w:t xml:space="preserve"> times the density of water at STP)</w:t>
      </w:r>
      <w:r w:rsidR="00F63BA7">
        <w:rPr>
          <w:rFonts w:eastAsiaTheme="minorEastAsia"/>
        </w:rPr>
        <w:t xml:space="preserve">, and at an average temperature of 15 KeV, with a confinement time measured in eons, the sun does it’s fusion through compression, and time, with lots of help from quantum tunneling effects at degeneracy inducing pressures.  Of course, the sun is not the only warm body to which we might look for inspiration on how to do fusion here in the lab. </w:t>
      </w:r>
      <w:r w:rsidR="00703368">
        <w:rPr>
          <w:rFonts w:eastAsiaTheme="minorEastAsia"/>
        </w:rPr>
        <w:t>In recent times, considerations of the earth, its’ excess surface heat load, anomalous emissions of helium 4 from the crust, and neutrino emissions</w:t>
      </w:r>
      <w:r w:rsidR="00DF2B48">
        <w:rPr>
          <w:rFonts w:eastAsiaTheme="minorEastAsia"/>
        </w:rPr>
        <w:t xml:space="preserve"> from the deep core</w:t>
      </w:r>
      <w:r w:rsidR="00703368">
        <w:rPr>
          <w:rFonts w:eastAsiaTheme="minorEastAsia"/>
        </w:rPr>
        <w:t xml:space="preserve">, have potentially given us a new picture of how our planet remains tectonically and magnetically active, even while its less dense neighbors, </w:t>
      </w:r>
      <w:r w:rsidR="00070D27">
        <w:rPr>
          <w:rFonts w:eastAsiaTheme="minorEastAsia"/>
        </w:rPr>
        <w:t>V</w:t>
      </w:r>
      <w:r w:rsidR="00703368">
        <w:rPr>
          <w:rFonts w:eastAsiaTheme="minorEastAsia"/>
        </w:rPr>
        <w:t xml:space="preserve">enus, and </w:t>
      </w:r>
      <w:r w:rsidR="00070D27">
        <w:rPr>
          <w:rFonts w:eastAsiaTheme="minorEastAsia"/>
        </w:rPr>
        <w:t>M</w:t>
      </w:r>
      <w:r w:rsidR="00703368">
        <w:rPr>
          <w:rFonts w:eastAsiaTheme="minorEastAsia"/>
        </w:rPr>
        <w:t>ars have long since gone dormant.</w:t>
      </w:r>
      <w:r w:rsidR="00703368">
        <w:rPr>
          <w:rFonts w:eastAsiaTheme="minorEastAsia"/>
        </w:rPr>
        <w:fldChar w:fldCharType="begin"/>
      </w:r>
      <w:r w:rsidR="00703368">
        <w:rPr>
          <w:rFonts w:eastAsiaTheme="minorEastAsia"/>
        </w:rPr>
        <w:instrText xml:space="preserve"> ADDIN ZOTERO_ITEM CSL_CITATION {"citationID":"73h7A1Rk","properties":{"formattedCitation":"[2,3]","plainCitation":"[2,3]","noteIndex":0},"citationItems":[{"id":426,"uris":["http://zotero.org/users/7517432/items/BZTFTBY4"],"itemData":{"id":426,"type":"article-journal","abstract":"Many brown dwarfs have recently been discovered as sub-stellar objects in which deuteron thermonuclear fusion is taking place. Although Jupiter and Saturn emit nearly twice as much heat as they absorb from the Sun, their internal heat-generation mechanisms have been determined to differ from the nuclear fusion that fuels brown dwarfs because they have a mass factor of 0.023–0.077 less than that of brown dwarfs. The possibility for deuteron nuclear fusion in the Earth’s core has not been well studied. Here, we compare the conditions for electron degeneracy pressure and temperature for the cores with an Fe–D compound of Earth, Jupiter, and Saturn to the core with deuterium gases of the coldest brown dwarf, WISE 1828+2650, in respect to three-body deuteron nuclear fusion, based on electron capture and internal conversion processes. Our results suggest that deuteron nuclear fusion is possible in the cores of Earth, Jupiter, and Saturn as well the coldest brown dwarf.","container-title":"AIP Advances","DOI":"10.1063/1.5108922","ISSN":"2158-3226","issue":"3","journalAbbreviation":"AIP Advances","language":"en","page":"035126","source":"DOI.org (Crossref)","title":"Possible nuclear fusion of deuteron in the cores of Earth, Jupiter, Saturn, and brown dwarfs","URL":"http://aip.scitation.org/doi/10.1063/1.5108922","volume":"10","author":[{"family":"Fukuhara","given":"Mikio"}],"accessed":{"date-parts":[["2022",4,25]]},"issued":{"date-parts":[["2020",3,1]]}}},{"id":450,"uris":["http://zotero.org/users/7517432/items/7LAB35T7"],"itemData":{"id":450,"type":"article-journal","abstract":"Abstract\n            \n              The cause and source of the heat released from Earth’s interior have not yet been determined. Some research groups have proposed that the heat is supplied by radioactive decay or by a nuclear georeactor. Here we postulate that the generation of heat is the result of three-body nuclear fusion of deuterons confined in hexagonal FeDx core-centre crystals; the reaction rate is enhanced by the combined attraction effects of high-pressure (~364 GPa) and high-temperature (~5700 K) and by the physical catalysis of neutral pions:\n              2\n              D + \n              2\n              D + \n              2\n              D → 2\n              1\n              H + \n              4\n              He + 2 \"Equation missing\"\n              \n               + 20.85 MeV. The possible heat generation rate can be calculated as 8.12 × 10\n              12\n               J/m\n              3\n              , based on the assumption that Earth’s primitive heat supply has already been exhausted. The H and He atoms produced and the anti-neutrino \"Equation missing\"\n              \n              are incorporated as Fe-H based alloys in the H-rich portion of inner core, are released from Earth’s interior to the universe, and pass through Earth, respectively.","container-title":"Scientific Reports","DOI":"10.1038/srep37740","ISSN":"2045-2322","issue":"1","journalAbbreviation":"Sci Rep","language":"en","page":"37740","source":"DOI.org (Crossref)","title":"Possible generation of heat from nuclear fusion in Earth’s inner core","URL":"http://www.nature.com/articles/srep37740","volume":"6","author":[{"family":"Fukuhara","given":"Mikio"}],"accessed":{"date-parts":[["2022",4,25]]},"issued":{"date-parts":[["2016",12,23]]}}}],"schema":"https://github.com/citation-style-language/schema/raw/master/csl-citation.json"} </w:instrText>
      </w:r>
      <w:r w:rsidR="00703368">
        <w:rPr>
          <w:rFonts w:eastAsiaTheme="minorEastAsia"/>
        </w:rPr>
        <w:fldChar w:fldCharType="separate"/>
      </w:r>
      <w:r w:rsidR="00703368" w:rsidRPr="00703368">
        <w:rPr>
          <w:rFonts w:ascii="Calibri" w:hAnsi="Calibri" w:cs="Calibri"/>
        </w:rPr>
        <w:t>[2,3]</w:t>
      </w:r>
      <w:r w:rsidR="00703368">
        <w:rPr>
          <w:rFonts w:eastAsiaTheme="minorEastAsia"/>
        </w:rPr>
        <w:fldChar w:fldCharType="end"/>
      </w:r>
      <w:r w:rsidR="00703368">
        <w:rPr>
          <w:rFonts w:eastAsiaTheme="minorEastAsia"/>
        </w:rPr>
        <w:t xml:space="preserve"> This discovery, and similar such mechanisms in other pressurized and deuterated media</w:t>
      </w:r>
      <w:r w:rsidR="005D6599">
        <w:rPr>
          <w:rFonts w:eastAsiaTheme="minorEastAsia"/>
        </w:rPr>
        <w:fldChar w:fldCharType="begin"/>
      </w:r>
      <w:r w:rsidR="005D6599">
        <w:rPr>
          <w:rFonts w:eastAsiaTheme="minorEastAsia"/>
        </w:rPr>
        <w:instrText xml:space="preserve"> ADDIN ZOTERO_ITEM CSL_CITATION {"citationID":"9Qm5sehn","properties":{"formattedCitation":"[4,5]","plainCitation":"[4,5]","noteIndex":0},"citationItems":[{"id":455,"uris":["http://zotero.org/users/7517432/items/5GF8AUXM"],"itemData":{"id":455,"type":"article-journal","container-title":"Physical Review C","DOI":"10.1103/PhysRevC.101.044609","ISSN":"2469-9985, 2469-9993","issue":"4","journalAbbreviation":"Phys. Rev. C","language":"en","page":"044609","source":"DOI.org (Crossref)","title":"Nuclear fusion reactions in deuterated metals","URL":"https://link.aps.org/doi/10.1103/PhysRevC.101.044609","volume":"101","author":[{"family":"Pines","given":"Vladimir"},{"family":"Pines","given":"Marianna"},{"family":"Chait","given":"Arnon"},{"family":"Steinetz","given":"Bruce M."},{"family":"Forsley","given":"Lawrence P."},{"family":"Hendricks","given":"Robert C."},{"family":"Fralick","given":"Gustave C."},{"family":"Benyo","given":"Theresa L."},{"family":"Baramsai","given":"Bayarbadrakh"},{"family":"Ugorowski","given":"Philip B."},{"family":"Becks","given":"Michael D."},{"family":"Martin","given":"Richard E."},{"family":"Penney","given":"Nicholas"},{"family":"Sandifer","given":"Carl E."}],"accessed":{"date-parts":[["2022",4,25]]},"issued":{"date-parts":[["2020",4,20]]}}},{"id":451,"uris":["http://zotero.org/users/7517432/items/QGFKDYKH"],"itemData":{"id":451,"type":"article-journal","container-title":"Herald of the Russian Academy of Sciences","DOI":"10.1134/S1019331615020070","ISSN":"1019-3316, 1555-6492","issue":"2","journalAbbreviation":"Her. Russ. Acad. Sci.","language":"en","page":"163-169","source":"DOI.org (Crossref)","title":"Fusion reactions as the main source of the earth’s internal energy","URL":"http://link.springer.com/10.1134/S1019331615020070","volume":"85","author":[{"family":"Terez","given":"Eduard Ivanovich"},{"family":"Terez","given":"Ivan Eduardovich"}],"accessed":{"date-parts":[["2022",4,25]]},"issued":{"date-parts":[["2015",3]]}}}],"schema":"https://github.com/citation-style-language/schema/raw/master/csl-citation.json"} </w:instrText>
      </w:r>
      <w:r w:rsidR="005D6599">
        <w:rPr>
          <w:rFonts w:eastAsiaTheme="minorEastAsia"/>
        </w:rPr>
        <w:fldChar w:fldCharType="separate"/>
      </w:r>
      <w:r w:rsidR="005D6599" w:rsidRPr="005D6599">
        <w:rPr>
          <w:rFonts w:ascii="Calibri" w:hAnsi="Calibri" w:cs="Calibri"/>
        </w:rPr>
        <w:t>[4,5]</w:t>
      </w:r>
      <w:r w:rsidR="005D6599">
        <w:rPr>
          <w:rFonts w:eastAsiaTheme="minorEastAsia"/>
        </w:rPr>
        <w:fldChar w:fldCharType="end"/>
      </w:r>
      <w:r w:rsidR="00703368">
        <w:rPr>
          <w:rFonts w:eastAsiaTheme="minorEastAsia"/>
        </w:rPr>
        <w:t xml:space="preserve"> have been gaining traction as an explanation for the excess radius of Saturn, and Jupiter,</w:t>
      </w:r>
      <w:r w:rsidR="00BE73E8">
        <w:rPr>
          <w:rFonts w:eastAsiaTheme="minorEastAsia"/>
        </w:rPr>
        <w:t xml:space="preserve"> and of particular interest to us,</w:t>
      </w:r>
      <w:r w:rsidR="00703368">
        <w:rPr>
          <w:rFonts w:eastAsiaTheme="minorEastAsia"/>
        </w:rPr>
        <w:t xml:space="preserve"> the relative warmth of Neptune,</w:t>
      </w:r>
      <w:r w:rsidR="006D16EA">
        <w:rPr>
          <w:rFonts w:eastAsiaTheme="minorEastAsia"/>
        </w:rPr>
        <w:t xml:space="preserve"> as compared to other outer worlds</w:t>
      </w:r>
      <w:r w:rsidR="00E22554">
        <w:rPr>
          <w:rFonts w:eastAsiaTheme="minorEastAsia"/>
        </w:rPr>
        <w:t>(Uranus)</w:t>
      </w:r>
      <w:r w:rsidR="006D16EA">
        <w:rPr>
          <w:rFonts w:eastAsiaTheme="minorEastAsia"/>
        </w:rPr>
        <w:t>,</w:t>
      </w:r>
      <w:r w:rsidR="00703368">
        <w:rPr>
          <w:rFonts w:eastAsiaTheme="minorEastAsia"/>
        </w:rPr>
        <w:t xml:space="preserve"> far out in the solar system. </w:t>
      </w:r>
      <w:r w:rsidR="00147F2D">
        <w:rPr>
          <w:rFonts w:eastAsiaTheme="minorEastAsia"/>
        </w:rPr>
        <w:fldChar w:fldCharType="begin"/>
      </w:r>
      <w:r w:rsidR="00147F2D">
        <w:rPr>
          <w:rFonts w:eastAsiaTheme="minorEastAsia"/>
        </w:rPr>
        <w:instrText xml:space="preserve"> ADDIN ZOTERO_ITEM CSL_CITATION {"citationID":"SAVTRLsC","properties":{"formattedCitation":"[6]","plainCitation":"[6]","noteIndex":0},"citationItems":[{"id":441,"uris":["http://zotero.org/users/7517432/items/59IZ4HGD"],"itemData":{"id":441,"type":"article-journal","container-title":"Nature Communications","DOI":"10.1038/ncomms1198","ISSN":"2041-1723","issue":"1","journalAbbreviation":"Nat Commun","language":"en","page":"203","source":"DOI.org (Crossref)","title":"Chemical processes in the deep interior of Uranus","URL":"http://www.nature.com/articles/ncomms1198","volume":"2","author":[{"family":"Chau","given":"Ricky"},{"family":"Hamel","given":"Sebastien"},{"family":"Nellis","given":"William J."}],"accessed":{"date-parts":[["2022",4,25]]},"issued":{"date-parts":[["2011",9]]}}}],"schema":"https://github.com/citation-style-language/schema/raw/master/csl-citation.json"} </w:instrText>
      </w:r>
      <w:r w:rsidR="00147F2D">
        <w:rPr>
          <w:rFonts w:eastAsiaTheme="minorEastAsia"/>
        </w:rPr>
        <w:fldChar w:fldCharType="separate"/>
      </w:r>
      <w:r w:rsidR="00147F2D" w:rsidRPr="00147F2D">
        <w:rPr>
          <w:rFonts w:ascii="Calibri" w:hAnsi="Calibri" w:cs="Calibri"/>
        </w:rPr>
        <w:t>[6]</w:t>
      </w:r>
      <w:r w:rsidR="00147F2D">
        <w:rPr>
          <w:rFonts w:eastAsiaTheme="minorEastAsia"/>
        </w:rPr>
        <w:fldChar w:fldCharType="end"/>
      </w:r>
      <w:r w:rsidR="00FF6AEC">
        <w:rPr>
          <w:rFonts w:eastAsiaTheme="minorEastAsia"/>
        </w:rPr>
        <w:t xml:space="preserve"> In the case of the planets, in particular earth and Neptune, the pressures at their cores have been estimated to be 360 and 760 </w:t>
      </w:r>
      <w:proofErr w:type="spellStart"/>
      <w:r w:rsidR="00FF6AEC">
        <w:rPr>
          <w:rFonts w:eastAsiaTheme="minorEastAsia"/>
        </w:rPr>
        <w:t>GPa</w:t>
      </w:r>
      <w:proofErr w:type="spellEnd"/>
      <w:r w:rsidR="00FF6AEC">
        <w:rPr>
          <w:rFonts w:eastAsiaTheme="minorEastAsia"/>
        </w:rPr>
        <w:t xml:space="preserve">, respectively, at temperatures of ~5500 and 6700 K. </w:t>
      </w:r>
      <w:r w:rsidR="00B27D09">
        <w:rPr>
          <w:rFonts w:eastAsiaTheme="minorEastAsia"/>
        </w:rPr>
        <w:t xml:space="preserve">If we apply the Lawson triple product calculation using these values, as is done, with </w:t>
      </w:r>
      <w:r w:rsidR="00B27D09">
        <w:rPr>
          <w:rFonts w:eastAsiaTheme="minorEastAsia"/>
        </w:rPr>
        <w:lastRenderedPageBreak/>
        <w:t xml:space="preserve">deep respect to the quantum details relevant to the earth core system, in </w:t>
      </w:r>
      <w:r w:rsidR="00B27D09">
        <w:rPr>
          <w:rFonts w:eastAsiaTheme="minorEastAsia"/>
        </w:rPr>
        <w:fldChar w:fldCharType="begin"/>
      </w:r>
      <w:r w:rsidR="00B27D09">
        <w:rPr>
          <w:rFonts w:eastAsiaTheme="minorEastAsia"/>
        </w:rPr>
        <w:instrText xml:space="preserve"> ADDIN ZOTERO_ITEM CSL_CITATION {"citationID":"ti8TPHZU","properties":{"formattedCitation":"[2,3,5]","plainCitation":"[2,3,5]","noteIndex":0},"citationItems":[{"id":426,"uris":["http://zotero.org/users/7517432/items/BZTFTBY4"],"itemData":{"id":426,"type":"article-journal","abstract":"Many brown dwarfs have recently been discovered as sub-stellar objects in which deuteron thermonuclear fusion is taking place. Although Jupiter and Saturn emit nearly twice as much heat as they absorb from the Sun, their internal heat-generation mechanisms have been determined to differ from the nuclear fusion that fuels brown dwarfs because they have a mass factor of 0.023–0.077 less than that of brown dwarfs. The possibility for deuteron nuclear fusion in the Earth’s core has not been well studied. Here, we compare the conditions for electron degeneracy pressure and temperature for the cores with an Fe–D compound of Earth, Jupiter, and Saturn to the core with deuterium gases of the coldest brown dwarf, WISE 1828+2650, in respect to three-body deuteron nuclear fusion, based on electron capture and internal conversion processes. Our results suggest that deuteron nuclear fusion is possible in the cores of Earth, Jupiter, and Saturn as well the coldest brown dwarf.","container-title":"AIP Advances","DOI":"10.1063/1.5108922","ISSN":"2158-3226","issue":"3","journalAbbreviation":"AIP Advances","language":"en","page":"035126","source":"DOI.org (Crossref)","title":"Possible nuclear fusion of deuteron in the cores of Earth, Jupiter, Saturn, and brown dwarfs","URL":"http://aip.scitation.org/doi/10.1063/1.5108922","volume":"10","author":[{"family":"Fukuhara","given":"Mikio"}],"accessed":{"date-parts":[["2022",4,25]]},"issued":{"date-parts":[["2020",3,1]]}}},{"id":450,"uris":["http://zotero.org/users/7517432/items/7LAB35T7"],"itemData":{"id":450,"type":"article-journal","abstract":"Abstract\n            \n              The cause and source of the heat released from Earth’s interior have not yet been determined. Some research groups have proposed that the heat is supplied by radioactive decay or by a nuclear georeactor. Here we postulate that the generation of heat is the result of three-body nuclear fusion of deuterons confined in hexagonal FeDx core-centre crystals; the reaction rate is enhanced by the combined attraction effects of high-pressure (~364 GPa) and high-temperature (~5700 K) and by the physical catalysis of neutral pions:\n              2\n              D + \n              2\n              D + \n              2\n              D → 2\n              1\n              H + \n              4\n              He + 2 \"Equation missing\"\n              \n               + 20.85 MeV. The possible heat generation rate can be calculated as 8.12 × 10\n              12\n               J/m\n              3\n              , based on the assumption that Earth’s primitive heat supply has already been exhausted. The H and He atoms produced and the anti-neutrino \"Equation missing\"\n              \n              are incorporated as Fe-H based alloys in the H-rich portion of inner core, are released from Earth’s interior to the universe, and pass through Earth, respectively.","container-title":"Scientific Reports","DOI":"10.1038/srep37740","ISSN":"2045-2322","issue":"1","journalAbbreviation":"Sci Rep","language":"en","page":"37740","source":"DOI.org (Crossref)","title":"Possible generation of heat from nuclear fusion in Earth’s inner core","URL":"http://www.nature.com/articles/srep37740","volume":"6","author":[{"family":"Fukuhara","given":"Mikio"}],"accessed":{"date-parts":[["2022",4,25]]},"issued":{"date-parts":[["2016",12,23]]}}},{"id":451,"uris":["http://zotero.org/users/7517432/items/QGFKDYKH"],"itemData":{"id":451,"type":"article-journal","container-title":"Herald of the Russian Academy of Sciences","DOI":"10.1134/S1019331615020070","ISSN":"1019-3316, 1555-6492","issue":"2","journalAbbreviation":"Her. Russ. Acad. Sci.","language":"en","page":"163-169","source":"DOI.org (Crossref)","title":"Fusion reactions as the main source of the earth’s internal energy","URL":"http://link.springer.com/10.1134/S1019331615020070","volume":"85","author":[{"family":"Terez","given":"Eduard Ivanovich"},{"family":"Terez","given":"Ivan Eduardovich"}],"accessed":{"date-parts":[["2022",4,25]]},"issued":{"date-parts":[["2015",3]]}}}],"schema":"https://github.com/citation-style-language/schema/raw/master/csl-citation.json"} </w:instrText>
      </w:r>
      <w:r w:rsidR="00B27D09">
        <w:rPr>
          <w:rFonts w:eastAsiaTheme="minorEastAsia"/>
        </w:rPr>
        <w:fldChar w:fldCharType="separate"/>
      </w:r>
      <w:r w:rsidR="00B27D09" w:rsidRPr="00B27D09">
        <w:rPr>
          <w:rFonts w:ascii="Calibri" w:hAnsi="Calibri" w:cs="Calibri"/>
        </w:rPr>
        <w:t>[2,3,5]</w:t>
      </w:r>
      <w:r w:rsidR="00B27D09">
        <w:rPr>
          <w:rFonts w:eastAsiaTheme="minorEastAsia"/>
        </w:rPr>
        <w:fldChar w:fldCharType="end"/>
      </w:r>
      <w:r w:rsidR="00B27D09">
        <w:rPr>
          <w:rFonts w:eastAsiaTheme="minorEastAsia"/>
        </w:rPr>
        <w:t>, we find that the energy output is small, but amounts to a large ultimate value</w:t>
      </w:r>
      <w:r w:rsidR="00FC5825">
        <w:rPr>
          <w:rFonts w:eastAsiaTheme="minorEastAsia"/>
        </w:rPr>
        <w:t>(~100 TW total)</w:t>
      </w:r>
      <w:r w:rsidR="00B27D09">
        <w:rPr>
          <w:rFonts w:eastAsiaTheme="minorEastAsia"/>
        </w:rPr>
        <w:t xml:space="preserve"> due to the volume of the earth’s core, or that of Neptune respectively (if we assume some similar process is occurring there)</w:t>
      </w:r>
      <w:r w:rsidR="00FC5825">
        <w:rPr>
          <w:rFonts w:eastAsiaTheme="minorEastAsia"/>
        </w:rPr>
        <w:t>.  In essence, the Earth’s core meets the Lawson criterion, even at a tiny fraction of the temperature and pressure attained by the sun! simply by a</w:t>
      </w:r>
      <w:r w:rsidR="00DA69BD">
        <w:rPr>
          <w:rFonts w:eastAsiaTheme="minorEastAsia"/>
        </w:rPr>
        <w:t>n</w:t>
      </w:r>
      <w:r w:rsidR="00FC5825">
        <w:rPr>
          <w:rFonts w:eastAsiaTheme="minorEastAsia"/>
        </w:rPr>
        <w:t xml:space="preserve"> incidentally strategic balance of material composition, and presumably, deuterium content. </w:t>
      </w:r>
      <w:r w:rsidR="00DA69BD">
        <w:rPr>
          <w:rFonts w:eastAsiaTheme="minorEastAsia"/>
        </w:rPr>
        <w:t>Under the conditions in the earths core, which are far less energetic than those of the sun, the reaction rate is terribly low, a mere</w:t>
      </w:r>
      <w:r w:rsidR="009D34D5">
        <w:rPr>
          <w:rFonts w:eastAsiaTheme="minorEastAsia"/>
        </w:rPr>
        <w:t xml:space="preserve"> </w:t>
      </w:r>
      <m:oMath>
        <m:r>
          <w:rPr>
            <w:rFonts w:ascii="Cambria Math" w:eastAsiaTheme="minorEastAsia" w:hAnsi="Cambria Math"/>
          </w:rPr>
          <m:t>5.7×</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r>
          <w:rPr>
            <w:rFonts w:ascii="Cambria Math" w:eastAsiaTheme="minorEastAsia" w:hAnsi="Cambria Math"/>
          </w:rPr>
          <m:t xml:space="preserve"> Fusions/s/</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DF2B48">
        <w:rPr>
          <w:rFonts w:eastAsiaTheme="minorEastAsia"/>
        </w:rPr>
        <w:t xml:space="preserve"> generating power of roughly,</w:t>
      </w:r>
      <w:r w:rsidR="00DA69BD">
        <w:rPr>
          <w:rFonts w:eastAsiaTheme="minorEastAsia"/>
        </w:rPr>
        <w:t xml:space="preserve"> </w:t>
      </w:r>
      <m:oMath>
        <m:r>
          <w:rPr>
            <w:rFonts w:ascii="Cambria Math" w:eastAsiaTheme="minorEastAsia" w:hAnsi="Cambria Math"/>
          </w:rPr>
          <m:t>1.86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m:t>
            </m:r>
          </m:sup>
        </m:sSup>
        <m:r>
          <w:rPr>
            <w:rFonts w:ascii="Cambria Math" w:eastAsiaTheme="minorEastAsia" w:hAnsi="Cambria Math"/>
          </w:rPr>
          <m:t xml:space="preserve"> W/</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DA69BD">
        <w:rPr>
          <w:rFonts w:eastAsiaTheme="minorEastAsia"/>
        </w:rPr>
        <w:t>, as compared to the sun’s ~240 W/</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DA69BD">
        <w:rPr>
          <w:rFonts w:eastAsiaTheme="minorEastAsia"/>
        </w:rPr>
        <w:t xml:space="preserve"> but over a large volume of material, this value adds up. Nonetheless, the earth would seem to be doing fusion at </w:t>
      </w:r>
      <w:r w:rsidR="002D1BC6">
        <w:rPr>
          <w:rFonts w:eastAsiaTheme="minorEastAsia"/>
          <w:noProof/>
        </w:rPr>
        <mc:AlternateContent>
          <mc:Choice Requires="wpg">
            <w:drawing>
              <wp:anchor distT="0" distB="0" distL="114300" distR="114300" simplePos="0" relativeHeight="251659264" behindDoc="0" locked="0" layoutInCell="1" allowOverlap="1" wp14:anchorId="6416F45D" wp14:editId="6E60ECC0">
                <wp:simplePos x="0" y="0"/>
                <wp:positionH relativeFrom="margin">
                  <wp:align>right</wp:align>
                </wp:positionH>
                <wp:positionV relativeFrom="paragraph">
                  <wp:posOffset>1470660</wp:posOffset>
                </wp:positionV>
                <wp:extent cx="3665220" cy="2857500"/>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3665220" cy="2857500"/>
                          <a:chOff x="251460" y="91440"/>
                          <a:chExt cx="4173220" cy="2857501"/>
                        </a:xfrm>
                      </wpg:grpSpPr>
                      <pic:pic xmlns:pic="http://schemas.openxmlformats.org/drawingml/2006/picture">
                        <pic:nvPicPr>
                          <pic:cNvPr id="2" name="Picture 2" descr="Chart, diagram, bubble chart&#10;&#10;Description automatically generated"/>
                          <pic:cNvPicPr>
                            <a:picLocks noChangeAspect="1"/>
                          </pic:cNvPicPr>
                        </pic:nvPicPr>
                        <pic:blipFill rotWithShape="1">
                          <a:blip r:embed="rId7">
                            <a:extLst>
                              <a:ext uri="{28A0092B-C50C-407E-A947-70E740481C1C}">
                                <a14:useLocalDpi xmlns:a14="http://schemas.microsoft.com/office/drawing/2010/main" val="0"/>
                              </a:ext>
                            </a:extLst>
                          </a:blip>
                          <a:srcRect l="5684" t="3419"/>
                          <a:stretch/>
                        </pic:blipFill>
                        <pic:spPr>
                          <a:xfrm>
                            <a:off x="251460" y="91440"/>
                            <a:ext cx="4173220" cy="2583180"/>
                          </a:xfrm>
                          <a:prstGeom prst="rect">
                            <a:avLst/>
                          </a:prstGeom>
                        </pic:spPr>
                      </pic:pic>
                      <wps:wsp>
                        <wps:cNvPr id="3" name="Text Box 3"/>
                        <wps:cNvSpPr txBox="1"/>
                        <wps:spPr>
                          <a:xfrm>
                            <a:off x="274320" y="2636521"/>
                            <a:ext cx="4150360" cy="312420"/>
                          </a:xfrm>
                          <a:prstGeom prst="rect">
                            <a:avLst/>
                          </a:prstGeom>
                          <a:solidFill>
                            <a:prstClr val="white"/>
                          </a:solidFill>
                          <a:ln>
                            <a:noFill/>
                          </a:ln>
                        </wps:spPr>
                        <wps:txbx>
                          <w:txbxContent>
                            <w:p w14:paraId="46F91718" w14:textId="65B94C83" w:rsidR="00DD209B" w:rsidRDefault="00DD209B" w:rsidP="00DD209B">
                              <w:pPr>
                                <w:pStyle w:val="Caption"/>
                              </w:pPr>
                              <w:r>
                                <w:t xml:space="preserve">Figure </w:t>
                              </w:r>
                              <w:r w:rsidR="009D34D5">
                                <w:fldChar w:fldCharType="begin"/>
                              </w:r>
                              <w:r w:rsidR="009D34D5">
                                <w:instrText xml:space="preserve"> SEQ Figure \* ARABIC </w:instrText>
                              </w:r>
                              <w:r w:rsidR="009D34D5">
                                <w:fldChar w:fldCharType="separate"/>
                              </w:r>
                              <w:r w:rsidR="001A1441">
                                <w:rPr>
                                  <w:noProof/>
                                </w:rPr>
                                <w:t>1</w:t>
                              </w:r>
                              <w:r w:rsidR="009D34D5">
                                <w:rPr>
                                  <w:noProof/>
                                </w:rPr>
                                <w:fldChar w:fldCharType="end"/>
                              </w:r>
                              <w:r>
                                <w:t xml:space="preserve">. a figure from </w:t>
                              </w:r>
                              <w:r w:rsidRPr="00D06655">
                                <w:t>Fukuhara</w:t>
                              </w:r>
                              <w:r>
                                <w:t>, describing iron deuteride lattice confinement effects at the earth's 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16F45D" id="Group 4" o:spid="_x0000_s1027" style="position:absolute;left:0;text-align:left;margin-left:237.4pt;margin-top:115.8pt;width:288.6pt;height:225pt;z-index:251659264;mso-position-horizontal:right;mso-position-horizontal-relative:margin;mso-width-relative:margin;mso-height-relative:margin" coordorigin="2514,914" coordsize="41732,2857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Chart, diagram, bubble chart&#10;&#10;Description automatically generated" style="position:absolute;left:2514;top:914;width:41732;height:25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">
                  <v:imagedata r:id="rId8" o:title="Chart, diagram, bubble chart&#10;&#10;Description automatically generated" croptop="2241f" cropleft="3725f"/>
                </v:shape>
                <v:shape id="Text Box 3" o:spid="_x0000_s1029" type="#_x0000_t202" style="position:absolute;left:2743;top:26365;width:4150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46F91718" w14:textId="65B94C83" w:rsidR="00DD209B" w:rsidRDefault="00DD209B" w:rsidP="00DD209B">
                        <w:pPr>
                          <w:pStyle w:val="Caption"/>
                        </w:pPr>
                        <w:r>
                          <w:t xml:space="preserve">Figure </w:t>
                        </w:r>
                        <w:r w:rsidR="009D34D5">
                          <w:fldChar w:fldCharType="begin"/>
                        </w:r>
                        <w:r w:rsidR="009D34D5">
                          <w:instrText xml:space="preserve"> SEQ Figure \* ARABIC </w:instrText>
                        </w:r>
                        <w:r w:rsidR="009D34D5">
                          <w:fldChar w:fldCharType="separate"/>
                        </w:r>
                        <w:r w:rsidR="001A1441">
                          <w:rPr>
                            <w:noProof/>
                          </w:rPr>
                          <w:t>1</w:t>
                        </w:r>
                        <w:r w:rsidR="009D34D5">
                          <w:rPr>
                            <w:noProof/>
                          </w:rPr>
                          <w:fldChar w:fldCharType="end"/>
                        </w:r>
                        <w:r>
                          <w:t xml:space="preserve">. a figure from </w:t>
                        </w:r>
                        <w:r w:rsidRPr="00D06655">
                          <w:t>Fukuhara</w:t>
                        </w:r>
                        <w:r>
                          <w:t>, describing iron deuteride lattice confinement effects at the earth's core.</w:t>
                        </w:r>
                      </w:p>
                    </w:txbxContent>
                  </v:textbox>
                </v:shape>
                <w10:wrap type="square" anchorx="margin"/>
              </v:group>
            </w:pict>
          </mc:Fallback>
        </mc:AlternateContent>
      </w:r>
      <w:r w:rsidR="00DA69BD">
        <w:rPr>
          <w:rFonts w:eastAsiaTheme="minorEastAsia"/>
        </w:rPr>
        <w:t>its core, even with an abundance of passive heavy elements such as nickel and iron involved, acting primarily as molecular compressors</w:t>
      </w:r>
      <w:r w:rsidR="002C64E1">
        <w:rPr>
          <w:rFonts w:eastAsiaTheme="minorEastAsia"/>
        </w:rPr>
        <w:t xml:space="preserve"> and suppliers of screening electrons</w:t>
      </w:r>
      <w:r w:rsidR="00DA69BD">
        <w:rPr>
          <w:rFonts w:eastAsiaTheme="minorEastAsia"/>
        </w:rPr>
        <w:t xml:space="preserve">, and as confinement aids for the </w:t>
      </w:r>
      <w:r w:rsidR="002C64E1">
        <w:rPr>
          <w:rFonts w:eastAsiaTheme="minorEastAsia"/>
        </w:rPr>
        <w:t>deuterium</w:t>
      </w:r>
      <w:r w:rsidR="00DA69BD">
        <w:rPr>
          <w:rFonts w:eastAsiaTheme="minorEastAsia"/>
        </w:rPr>
        <w:t xml:space="preserve"> at the low temperatures and pressures available to a planet the size of the earth. </w:t>
      </w:r>
      <w:r w:rsidR="002C64E1">
        <w:rPr>
          <w:rFonts w:eastAsiaTheme="minorEastAsia"/>
        </w:rPr>
        <w:t xml:space="preserve"> Given the earth’s solid state conditions of fusion, at relatively low temperatures and pressures compared to the sun, and from what we know of lattice confined fusion reactions in deuterated materials it stands to reason, that such a mechanism could be exploited for net power generation at a useful rate, if only there were some way to improve </w:t>
      </w:r>
      <w:proofErr w:type="spellStart"/>
      <w:r w:rsidR="002C64E1">
        <w:rPr>
          <w:rFonts w:eastAsiaTheme="minorEastAsia"/>
        </w:rPr>
        <w:t>it’s</w:t>
      </w:r>
      <w:proofErr w:type="spellEnd"/>
      <w:r w:rsidR="002C64E1">
        <w:rPr>
          <w:rFonts w:eastAsiaTheme="minorEastAsia"/>
        </w:rPr>
        <w:t xml:space="preserve"> efficiency, by making the confining lattice atoms participate in the reaction, as well as provide screening potentials to increase the fusion cross section of the involved fuels, while simultaneously raising the temperature of the fusion fuel… Indeed, in </w:t>
      </w:r>
      <w:r w:rsidR="002C64E1">
        <w:rPr>
          <w:rFonts w:eastAsiaTheme="minorEastAsia"/>
        </w:rPr>
        <w:fldChar w:fldCharType="begin"/>
      </w:r>
      <w:r w:rsidR="002C64E1">
        <w:rPr>
          <w:rFonts w:eastAsiaTheme="minorEastAsia"/>
        </w:rPr>
        <w:instrText xml:space="preserve"> ADDIN ZOTERO_ITEM CSL_CITATION {"citationID":"4b7a6Abp","properties":{"formattedCitation":"[2,4]","plainCitation":"[2,4]","noteIndex":0},"citationItems":[{"id":426,"uris":["http://zotero.org/users/7517432/items/BZTFTBY4"],"itemData":{"id":426,"type":"article-journal","abstract":"Many brown dwarfs have recently been discovered as sub-stellar objects in which deuteron thermonuclear fusion is taking place. Although Jupiter and Saturn emit nearly twice as much heat as they absorb from the Sun, their internal heat-generation mechanisms have been determined to differ from the nuclear fusion that fuels brown dwarfs because they have a mass factor of 0.023–0.077 less than that of brown dwarfs. The possibility for deuteron nuclear fusion in the Earth’s core has not been well studied. Here, we compare the conditions for electron degeneracy pressure and temperature for the cores with an Fe–D compound of Earth, Jupiter, and Saturn to the core with deuterium gases of the coldest brown dwarf, WISE 1828+2650, in respect to three-body deuteron nuclear fusion, based on electron capture and internal conversion processes. Our results suggest that deuteron nuclear fusion is possible in the cores of Earth, Jupiter, and Saturn as well the coldest brown dwarf.","container-title":"AIP Advances","DOI":"10.1063/1.5108922","ISSN":"2158-3226","issue":"3","journalAbbreviation":"AIP Advances","language":"en","page":"035126","source":"DOI.org (Crossref)","title":"Possible nuclear fusion of deuteron in the cores of Earth, Jupiter, Saturn, and brown dwarfs","URL":"http://aip.scitation.org/doi/10.1063/1.5108922","volume":"10","author":[{"family":"Fukuhara","given":"Mikio"}],"accessed":{"date-parts":[["2022",4,25]]},"issued":{"date-parts":[["2020",3,1]]}}},{"id":455,"uris":["http://zotero.org/users/7517432/items/5GF8AUXM"],"itemData":{"id":455,"type":"article-journal","container-title":"Physical Review C","DOI":"10.1103/PhysRevC.101.044609","ISSN":"2469-9985, 2469-9993","issue":"4","journalAbbreviation":"Phys. Rev. C","language":"en","page":"044609","source":"DOI.org (Crossref)","title":"Nuclear fusion reactions in deuterated metals","URL":"https://link.aps.org/doi/10.1103/PhysRevC.101.044609","volume":"101","author":[{"family":"Pines","given":"Vladimir"},{"family":"Pines","given":"Marianna"},{"family":"Chait","given":"Arnon"},{"family":"Steinetz","given":"Bruce M."},{"family":"Forsley","given":"Lawrence P."},{"family":"Hendricks","given":"Robert C."},{"family":"Fralick","given":"Gustave C."},{"family":"Benyo","given":"Theresa L."},{"family":"Baramsai","given":"Bayarbadrakh"},{"family":"Ugorowski","given":"Philip B."},{"family":"Becks","given":"Michael D."},{"family":"Martin","given":"Richard E."},{"family":"Penney","given":"Nicholas"},{"family":"Sandifer","given":"Carl E."}],"accessed":{"date-parts":[["2022",4,25]]},"issued":{"date-parts":[["2020",4,20]]}}}],"schema":"https://github.com/citation-style-language/schema/raw/master/csl-citation.json"} </w:instrText>
      </w:r>
      <w:r w:rsidR="002C64E1">
        <w:rPr>
          <w:rFonts w:eastAsiaTheme="minorEastAsia"/>
        </w:rPr>
        <w:fldChar w:fldCharType="separate"/>
      </w:r>
      <w:r w:rsidR="002C64E1" w:rsidRPr="002C64E1">
        <w:rPr>
          <w:rFonts w:ascii="Calibri" w:hAnsi="Calibri" w:cs="Calibri"/>
        </w:rPr>
        <w:t>[2,4]</w:t>
      </w:r>
      <w:r w:rsidR="002C64E1">
        <w:rPr>
          <w:rFonts w:eastAsiaTheme="minorEastAsia"/>
        </w:rPr>
        <w:fldChar w:fldCharType="end"/>
      </w:r>
      <w:r w:rsidR="002C64E1">
        <w:rPr>
          <w:rFonts w:eastAsiaTheme="minorEastAsia"/>
        </w:rPr>
        <w:t xml:space="preserve">, the specific physics of how the cross section of relevant fusion reactions changes given the lattice confinement conditions, and the dependence of the reaction rate on temperature is discussed… generally, under the conditions in deuterated metals, an increase in reaction cross section of some 50% for D-D fusion in erbium lattices has been shown, while, the reaction rate posited </w:t>
      </w:r>
      <w:r w:rsidR="008A10A0">
        <w:rPr>
          <w:rFonts w:eastAsiaTheme="minorEastAsia"/>
        </w:rPr>
        <w:t xml:space="preserve">in </w:t>
      </w:r>
      <w:r w:rsidR="008A10A0">
        <w:rPr>
          <w:rFonts w:eastAsiaTheme="minorEastAsia"/>
        </w:rPr>
        <w:fldChar w:fldCharType="begin"/>
      </w:r>
      <w:r w:rsidR="008A10A0">
        <w:rPr>
          <w:rFonts w:eastAsiaTheme="minorEastAsia"/>
        </w:rPr>
        <w:instrText xml:space="preserve"> ADDIN ZOTERO_ITEM CSL_CITATION {"citationID":"NqoIejOJ","properties":{"formattedCitation":"[2,3,3]","plainCitation":"[2,3,3]","noteIndex":0},"citationItems":[{"id":426,"uris":["http://zotero.org/users/7517432/items/BZTFTBY4"],"itemData":{"id":426,"type":"article-journal","abstract":"Many brown dwarfs have recently been discovered as sub-stellar objects in which deuteron thermonuclear fusion is taking place. Although Jupiter and Saturn emit nearly twice as much heat as they absorb from the Sun, their internal heat-generation mechanisms have been determined to differ from the nuclear fusion that fuels brown dwarfs because they have a mass factor of 0.023–0.077 less than that of brown dwarfs. The possibility for deuteron nuclear fusion in the Earth’s core has not been well studied. Here, we compare the conditions for electron degeneracy pressure and temperature for the cores with an Fe–D compound of Earth, Jupiter, and Saturn to the core with deuterium gases of the coldest brown dwarf, WISE 1828+2650, in respect to three-body deuteron nuclear fusion, based on electron capture and internal conversion processes. Our results suggest that deuteron nuclear fusion is possible in the cores of Earth, Jupiter, and Saturn as well the coldest brown dwarf.","container-title":"AIP Advances","DOI":"10.1063/1.5108922","ISSN":"2158-3226","issue":"3","journalAbbreviation":"AIP Advances","language":"en","page":"035126","source":"DOI.org (Crossref)","title":"Possible nuclear fusion of deuteron in the cores of Earth, Jupiter, Saturn, and brown dwarfs","URL":"http://aip.scitation.org/doi/10.1063/1.5108922","volume":"10","author":[{"family":"Fukuhara","given":"Mikio"}],"accessed":{"date-parts":[["2022",4,25]]},"issued":{"date-parts":[["2020",3,1]]}}},{"id":450,"uris":["http://zotero.org/users/7517432/items/7LAB35T7"],"itemData":{"id":450,"type":"article-journal","abstract":"Abstract\n            \n              The cause and source of the heat released from Earth’s interior have not yet been determined. Some research groups have proposed that the heat is supplied by radioactive decay or by a nuclear georeactor. Here we postulate that the generation of heat is the result of three-body nuclear fusion of deuterons confined in hexagonal FeDx core-centre crystals; the reaction rate is enhanced by the combined attraction effects of high-pressure (~364 GPa) and high-temperature (~5700 K) and by the physical catalysis of neutral pions:\n              2\n              D + \n              2\n              D + \n              2\n              D → 2\n              1\n              H + \n              4\n              He + 2 \"Equation missing\"\n              \n               + 20.85 MeV. The possible heat generation rate can be calculated as 8.12 × 10\n              12\n               J/m\n              3\n              , based on the assumption that Earth’s primitive heat supply has already been exhausted. The H and He atoms produced and the anti-neutrino \"Equation missing\"\n              \n              are incorporated as Fe-H based alloys in the H-rich portion of inner core, are released from Earth’s interior to the universe, and pass through Earth, respectively.","container-title":"Scientific Reports","DOI":"10.1038/srep37740","ISSN":"2045-2322","issue":"1","journalAbbreviation":"Sci Rep","language":"en","page":"37740","source":"DOI.org (Crossref)","title":"Possible generation of heat from nuclear fusion in Earth’s inner core","URL":"http://www.nature.com/articles/srep37740","volume":"6","author":[{"family":"Fukuhara","given":"Mikio"}],"accessed":{"date-parts":[["2022",4,25]]},"issued":{"date-parts":[["2016",12,23]]}}},{"id":450,"uris":["http://zotero.org/users/7517432/items/7LAB35T7"],"itemData":{"id":450,"type":"article-journal","abstract":"Abstract\n            \n              The cause and source of the heat released from Earth’s interior have not yet been determined. Some research groups have proposed that the heat is supplied by radioactive decay or by a nuclear georeactor. Here we postulate that the generation of heat is the result of three-body nuclear fusion of deuterons confined in hexagonal FeDx core-centre crystals; the reaction rate is enhanced by the combined attraction effects of high-pressure (~364 GPa) and high-temperature (~5700 K) and by the physical catalysis of neutral pions:\n              2\n              D + \n              2\n              D + \n              2\n              D → 2\n              1\n              H + \n              4\n              He + 2 \"Equation missing\"\n              \n               + 20.85 MeV. The possible heat generation rate can be calculated as 8.12 × 10\n              12\n               J/m\n              3\n              , based on the assumption that Earth’s primitive heat supply has already been exhausted. The H and He atoms produced and the anti-neutrino \"Equation missing\"\n              \n              are incorporated as Fe-H based alloys in the H-rich portion of inner core, are released from Earth’s interior to the universe, and pass through Earth, respectively.","container-title":"Scientific Reports","DOI":"10.1038/srep37740","ISSN":"2045-2322","issue":"1","journalAbbreviation":"Sci Rep","language":"en","page":"37740","source":"DOI.org (Crossref)","title":"Possible generation of heat from nuclear fusion in Earth’s inner core","URL":"http://www.nature.com/articles/srep37740","volume":"6","author":[{"family":"Fukuhara","given":"Mikio"}],"accessed":{"date-parts":[["2022",4,25]]},"issued":{"date-parts":[["2016",12,23]]}}}],"schema":"https://github.com/citation-style-language/schema/raw/master/csl-citation.json"} </w:instrText>
      </w:r>
      <w:r w:rsidR="008A10A0">
        <w:rPr>
          <w:rFonts w:eastAsiaTheme="minorEastAsia"/>
        </w:rPr>
        <w:fldChar w:fldCharType="separate"/>
      </w:r>
      <w:r w:rsidR="00F60381" w:rsidRPr="00F60381">
        <w:rPr>
          <w:rFonts w:ascii="Calibri" w:hAnsi="Calibri" w:cs="Calibri"/>
        </w:rPr>
        <w:t>[2,3]</w:t>
      </w:r>
      <w:r w:rsidR="008A10A0">
        <w:rPr>
          <w:rFonts w:eastAsiaTheme="minorEastAsia"/>
        </w:rPr>
        <w:fldChar w:fldCharType="end"/>
      </w:r>
      <w:r w:rsidR="008A10A0">
        <w:rPr>
          <w:rFonts w:eastAsiaTheme="minorEastAsia"/>
        </w:rPr>
        <w:t xml:space="preserve"> depends on the temperature of the lattice (alternatively the temperature of the fuel) approximately exponentially, that is </w:t>
      </w:r>
      <m:oMath>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T</m:t>
            </m:r>
          </m:sup>
        </m:sSup>
      </m:oMath>
      <w:r w:rsidR="00197DFA">
        <w:rPr>
          <w:rFonts w:eastAsiaTheme="minorEastAsia"/>
        </w:rPr>
        <w:t xml:space="preserve">.  </w:t>
      </w:r>
      <w:r w:rsidR="00C87A89">
        <w:rPr>
          <w:rFonts w:eastAsiaTheme="minorEastAsia"/>
        </w:rPr>
        <w:t xml:space="preserve"> This would indicate that fusion, is subject to catalysis at modest temperatures, and modest pressures available to humans, in </w:t>
      </w:r>
      <w:proofErr w:type="spellStart"/>
      <w:r w:rsidR="00C87A89">
        <w:rPr>
          <w:rFonts w:eastAsiaTheme="minorEastAsia"/>
        </w:rPr>
        <w:t>well chosen</w:t>
      </w:r>
      <w:proofErr w:type="spellEnd"/>
      <w:r w:rsidR="00C87A89">
        <w:rPr>
          <w:rFonts w:eastAsiaTheme="minorEastAsia"/>
        </w:rPr>
        <w:t xml:space="preserve"> systems…</w:t>
      </w:r>
    </w:p>
    <w:p w14:paraId="179D502A" w14:textId="31720AE3" w:rsidR="00197DFA" w:rsidRDefault="00197DFA" w:rsidP="002514F5">
      <w:pPr>
        <w:jc w:val="both"/>
        <w:rPr>
          <w:rFonts w:eastAsiaTheme="minorEastAsia"/>
        </w:rPr>
      </w:pPr>
      <w:r>
        <w:rPr>
          <w:rFonts w:eastAsiaTheme="minorEastAsia"/>
        </w:rPr>
        <w:tab/>
      </w:r>
      <w:r w:rsidR="00F17EC5">
        <w:rPr>
          <w:rFonts w:eastAsiaTheme="minorEastAsia"/>
        </w:rPr>
        <w:t>On a r</w:t>
      </w:r>
      <w:r w:rsidR="00C87A89">
        <w:rPr>
          <w:rFonts w:eastAsiaTheme="minorEastAsia"/>
        </w:rPr>
        <w:t>elated note, t</w:t>
      </w:r>
      <w:r>
        <w:rPr>
          <w:rFonts w:eastAsiaTheme="minorEastAsia"/>
        </w:rPr>
        <w:t>he sun, gets its energy from two fusion cycles, primarily(9</w:t>
      </w:r>
      <w:r w:rsidR="00C228F3">
        <w:rPr>
          <w:rFonts w:eastAsiaTheme="minorEastAsia"/>
        </w:rPr>
        <w:t>8.4</w:t>
      </w:r>
      <w:r>
        <w:rPr>
          <w:rFonts w:eastAsiaTheme="minorEastAsia"/>
        </w:rPr>
        <w:t>%) from the proton-proton chain, while the remainder appears to originate from the CNO, or carbon nitrogen and oxygen catalytic fusion cycle</w:t>
      </w:r>
      <w:r w:rsidR="009C3022">
        <w:rPr>
          <w:rFonts w:eastAsiaTheme="minorEastAsia"/>
        </w:rPr>
        <w:fldChar w:fldCharType="begin"/>
      </w:r>
      <w:r w:rsidR="009C3022">
        <w:rPr>
          <w:rFonts w:eastAsiaTheme="minorEastAsia"/>
        </w:rPr>
        <w:instrText xml:space="preserve"> ADDIN ZOTERO_ITEM CSL_CITATION {"citationID":"JVy1d45Q","properties":{"formattedCitation":"[7,8]","plainCitation":"[7,8]","noteIndex":0},"citationItems":[{"id":452,"uris":["http://zotero.org/users/7517432/items/M73HKT26"],"itemData":{"id":452,"type":"article-journal","container-title":"PROGRESS IN PHYSICS","language":"en","page":"7","source":"Zotero","title":"The Liquid Metallic Hydrogen Model of the Sun and the Solar Atmosphere VII. Further Insights into the Chromosphere and Corona","volume":"3","author":[{"family":"Robitaille","given":"Pierre-Marie"}],"issued":{"date-parts":[["2013"]]}}},{"id":448,"uris":["http://zotero.org/users/7517432/items/X6PGT9KB"],"itemData":{"id":448,"type":"article-journal","container-title":"Reviews of Modern Physics","DOI":"10.1103/RevModPhys.83.195","ISSN":"0034-6861, 1539-0756","issue":"1","journalAbbreviation":"Rev. Mod. Phys.","language":"en","page":"195-245","source":"DOI.org (Crossref)","title":"Solar fusion cross sections. II. The p p chain and CNO cycles","URL":"https://link.aps.org/doi/10.1103/RevModPhys.83.195","volume":"83","author":[{"family":"Adelberger","given":"E. G."},{"family":"García","given":"A."},{"family":"Robertson","given":"R. G. Hamish"},{"family":"Snover","given":"K. A."},{"family":"Balantekin","given":"A. B."},{"family":"Heeger","given":"K."},{"family":"Ramsey-Musolf","given":"M. J."},{"family":"Bemmerer","given":"D."},{"family":"Junghans","given":"A."},{"family":"Bertulani","given":"C. A."},{"family":"Chen","given":"J.-W."},{"family":"Costantini","given":"H."},{"family":"Prati","given":"P."},{"family":"Couder","given":"M."},{"family":"Uberseder","given":"E."},{"family":"Wiescher","given":"M."},{"family":"Cyburt","given":"R."},{"family":"Davids","given":"B."},{"family":"Freedman","given":"S. J."},{"family":"Gai","given":"M."},{"family":"Gazit","given":"D."},{"family":"Gialanella","given":"L."},{"family":"Imbriani","given":"G."},{"family":"Greife","given":"U."},{"family":"Hass","given":"M."},{"family":"Haxton","given":"W. C."},{"family":"Itahashi","given":"T."},{"family":"Kubodera","given":"K."},{"family":"Langanke","given":"K."},{"family":"Leitner","given":"D."},{"family":"Leitner","given":"M."},{"family":"Vetter","given":"P."},{"family":"Winslow","given":"L."},{"family":"Marcucci","given":"L. E."},{"family":"Motobayashi","given":"T."},{"family":"Mukhamedzhanov","given":"A."},{"family":"Tribble","given":"R. E."},{"family":"Nollett","given":"Kenneth M."},{"family":"Nunes","given":"F. M."},{"family":"Park","given":"T.-S."},{"family":"Parker","given":"P. D."},{"family":"Schiavilla","given":"R."},{"family":"Simpson","given":"E. C."},{"family":"Spitaleri","given":"C."},{"family":"Strieder","given":"F."},{"family":"Trautvetter","given":"H.-P."},{"family":"Suemmerer","given":"K."},{"family":"Typel","given":"S."}],"accessed":{"date-parts":[["2022",4,25]]},"issued":{"date-parts":[["2011",4,12]]}}}],"schema":"https://github.com/citation-style-language/schema/raw/master/csl-citation.json"} </w:instrText>
      </w:r>
      <w:r w:rsidR="009C3022">
        <w:rPr>
          <w:rFonts w:eastAsiaTheme="minorEastAsia"/>
        </w:rPr>
        <w:fldChar w:fldCharType="separate"/>
      </w:r>
      <w:r w:rsidR="009C3022" w:rsidRPr="009C3022">
        <w:rPr>
          <w:rFonts w:ascii="Calibri" w:hAnsi="Calibri" w:cs="Calibri"/>
        </w:rPr>
        <w:t>[7,8]</w:t>
      </w:r>
      <w:r w:rsidR="009C3022">
        <w:rPr>
          <w:rFonts w:eastAsiaTheme="minorEastAsia"/>
        </w:rPr>
        <w:fldChar w:fldCharType="end"/>
      </w:r>
      <w:r>
        <w:rPr>
          <w:rFonts w:eastAsiaTheme="minorEastAsia"/>
        </w:rPr>
        <w:t>.</w:t>
      </w:r>
      <w:r w:rsidR="00C87A89">
        <w:rPr>
          <w:rFonts w:eastAsiaTheme="minorEastAsia"/>
        </w:rPr>
        <w:t xml:space="preserve"> The CNO cycle is far more temperature dependent as shown in </w:t>
      </w:r>
      <w:proofErr w:type="gramStart"/>
      <w:r w:rsidR="00C87A89">
        <w:rPr>
          <w:rFonts w:eastAsiaTheme="minorEastAsia"/>
        </w:rPr>
        <w:t>figure(</w:t>
      </w:r>
      <w:proofErr w:type="gramEnd"/>
      <w:r w:rsidR="00E516D5">
        <w:rPr>
          <w:rFonts w:eastAsiaTheme="minorEastAsia"/>
        </w:rPr>
        <w:t>2</w:t>
      </w:r>
      <w:r w:rsidR="00C87A89">
        <w:rPr>
          <w:rFonts w:eastAsiaTheme="minorEastAsia"/>
        </w:rPr>
        <w:t xml:space="preserve">) </w:t>
      </w:r>
      <w:r w:rsidR="00C87A89">
        <w:rPr>
          <w:rFonts w:eastAsiaTheme="minorEastAsia"/>
        </w:rPr>
        <w:lastRenderedPageBreak/>
        <w:t xml:space="preserve">and </w:t>
      </w:r>
      <w:r w:rsidR="00511AD0">
        <w:rPr>
          <w:rFonts w:eastAsiaTheme="minorEastAsia"/>
          <w:noProof/>
        </w:rPr>
        <mc:AlternateContent>
          <mc:Choice Requires="wpg">
            <w:drawing>
              <wp:anchor distT="0" distB="0" distL="114300" distR="114300" simplePos="0" relativeHeight="251662336" behindDoc="0" locked="0" layoutInCell="1" allowOverlap="1" wp14:anchorId="41C563E5" wp14:editId="17676DCD">
                <wp:simplePos x="0" y="0"/>
                <wp:positionH relativeFrom="column">
                  <wp:posOffset>2286000</wp:posOffset>
                </wp:positionH>
                <wp:positionV relativeFrom="paragraph">
                  <wp:posOffset>0</wp:posOffset>
                </wp:positionV>
                <wp:extent cx="3558540" cy="2461260"/>
                <wp:effectExtent l="0" t="0" r="3810" b="0"/>
                <wp:wrapSquare wrapText="bothSides"/>
                <wp:docPr id="6" name="Group 6"/>
                <wp:cNvGraphicFramePr/>
                <a:graphic xmlns:a="http://schemas.openxmlformats.org/drawingml/2006/main">
                  <a:graphicData uri="http://schemas.microsoft.com/office/word/2010/wordprocessingGroup">
                    <wpg:wgp>
                      <wpg:cNvGrpSpPr/>
                      <wpg:grpSpPr>
                        <a:xfrm>
                          <a:off x="0" y="0"/>
                          <a:ext cx="3558540" cy="2461260"/>
                          <a:chOff x="0" y="0"/>
                          <a:chExt cx="4747398" cy="3574021"/>
                        </a:xfrm>
                      </wpg:grpSpPr>
                      <pic:pic xmlns:pic="http://schemas.openxmlformats.org/drawingml/2006/picture">
                        <pic:nvPicPr>
                          <pic:cNvPr id="1" name="Picture 1" descr="Diagram&#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404360" cy="3004185"/>
                          </a:xfrm>
                          <a:prstGeom prst="rect">
                            <a:avLst/>
                          </a:prstGeom>
                        </pic:spPr>
                      </pic:pic>
                      <wps:wsp>
                        <wps:cNvPr id="5" name="Text Box 5"/>
                        <wps:cNvSpPr txBox="1"/>
                        <wps:spPr>
                          <a:xfrm>
                            <a:off x="99060" y="3002280"/>
                            <a:ext cx="4648338" cy="571741"/>
                          </a:xfrm>
                          <a:prstGeom prst="rect">
                            <a:avLst/>
                          </a:prstGeom>
                          <a:solidFill>
                            <a:prstClr val="white"/>
                          </a:solidFill>
                          <a:ln>
                            <a:noFill/>
                          </a:ln>
                        </wps:spPr>
                        <wps:txbx>
                          <w:txbxContent>
                            <w:p w14:paraId="1F090246" w14:textId="223C5EDD" w:rsidR="00036E62" w:rsidRPr="00CD4DCC" w:rsidRDefault="00036E62" w:rsidP="00036E62">
                              <w:pPr>
                                <w:pStyle w:val="Caption"/>
                              </w:pPr>
                              <w:r>
                                <w:t xml:space="preserve">Figure </w:t>
                              </w:r>
                              <w:r w:rsidR="009D34D5">
                                <w:fldChar w:fldCharType="begin"/>
                              </w:r>
                              <w:r w:rsidR="009D34D5">
                                <w:instrText xml:space="preserve"> SEQ Figure \* ARABIC </w:instrText>
                              </w:r>
                              <w:r w:rsidR="009D34D5">
                                <w:fldChar w:fldCharType="separate"/>
                              </w:r>
                              <w:r w:rsidR="001A1441">
                                <w:rPr>
                                  <w:noProof/>
                                </w:rPr>
                                <w:t>2</w:t>
                              </w:r>
                              <w:r w:rsidR="009D34D5">
                                <w:rPr>
                                  <w:noProof/>
                                </w:rPr>
                                <w:fldChar w:fldCharType="end"/>
                              </w:r>
                              <w:r>
                                <w:t xml:space="preserve">. A figure from NASA depicting the differing temperature dependence of the CNO and Proton </w:t>
                              </w:r>
                              <w:proofErr w:type="spellStart"/>
                              <w:r>
                                <w:t>proton</w:t>
                              </w:r>
                              <w:proofErr w:type="spellEnd"/>
                              <w:r>
                                <w:t xml:space="preserve"> cycles, with respect to the sun's estimated core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C563E5" id="Group 6" o:spid="_x0000_s1030" style="position:absolute;left:0;text-align:left;margin-left:180pt;margin-top:0;width:280.2pt;height:193.8pt;z-index:251662336;mso-width-relative:margin;mso-height-relative:margin" coordsize="47473,35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">
                <v:shape id="Picture 1" o:spid="_x0000_s1031" type="#_x0000_t75" alt="Diagram&#10;&#10;Description automatically generated" style="position:absolute;width:44043;height:30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">
                  <v:imagedata r:id="rId10" o:title="Diagram&#10;&#10;Description automatically generated"/>
                </v:shape>
                <v:shape id="Text Box 5" o:spid="_x0000_s1032" type="#_x0000_t202" style="position:absolute;left:990;top:30022;width:46483;height:5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1F090246" w14:textId="223C5EDD" w:rsidR="00036E62" w:rsidRPr="00CD4DCC" w:rsidRDefault="00036E62" w:rsidP="00036E62">
                        <w:pPr>
                          <w:pStyle w:val="Caption"/>
                        </w:pPr>
                        <w:r>
                          <w:t xml:space="preserve">Figure </w:t>
                        </w:r>
                        <w:r w:rsidR="009D34D5">
                          <w:fldChar w:fldCharType="begin"/>
                        </w:r>
                        <w:r w:rsidR="009D34D5">
                          <w:instrText xml:space="preserve"> SEQ Figure \* ARABIC </w:instrText>
                        </w:r>
                        <w:r w:rsidR="009D34D5">
                          <w:fldChar w:fldCharType="separate"/>
                        </w:r>
                        <w:r w:rsidR="001A1441">
                          <w:rPr>
                            <w:noProof/>
                          </w:rPr>
                          <w:t>2</w:t>
                        </w:r>
                        <w:r w:rsidR="009D34D5">
                          <w:rPr>
                            <w:noProof/>
                          </w:rPr>
                          <w:fldChar w:fldCharType="end"/>
                        </w:r>
                        <w:r>
                          <w:t xml:space="preserve">. A figure from NASA depicting the differing temperature dependence of the CNO and Proton </w:t>
                        </w:r>
                        <w:proofErr w:type="spellStart"/>
                        <w:r>
                          <w:t>proton</w:t>
                        </w:r>
                        <w:proofErr w:type="spellEnd"/>
                        <w:r>
                          <w:t xml:space="preserve"> cycles, with respect to the sun's estimated core temperature.</w:t>
                        </w:r>
                      </w:p>
                    </w:txbxContent>
                  </v:textbox>
                </v:shape>
                <w10:wrap type="square"/>
              </v:group>
            </w:pict>
          </mc:Fallback>
        </mc:AlternateContent>
      </w:r>
      <w:r w:rsidR="00C87A89">
        <w:rPr>
          <w:rFonts w:eastAsiaTheme="minorEastAsia"/>
        </w:rPr>
        <w:t xml:space="preserve">does not normally occur in conventional fusion approaches, due to the exclusive use of light fusion fuels such as deuterium, tritium and helium. </w:t>
      </w:r>
      <w:r w:rsidR="00E516D5">
        <w:rPr>
          <w:rFonts w:eastAsiaTheme="minorEastAsia"/>
        </w:rPr>
        <w:t xml:space="preserve"> However, if catalytic fusion can occur in lattice confined systems at modest pressures and temperatures, in the laboratory,</w:t>
      </w:r>
      <w:r w:rsidR="00E516D5">
        <w:rPr>
          <w:rFonts w:eastAsiaTheme="minorEastAsia"/>
        </w:rPr>
        <w:fldChar w:fldCharType="begin"/>
      </w:r>
      <w:r w:rsidR="00E516D5">
        <w:rPr>
          <w:rFonts w:eastAsiaTheme="minorEastAsia"/>
        </w:rPr>
        <w:instrText xml:space="preserve"> ADDIN ZOTERO_ITEM CSL_CITATION {"citationID":"JvWyPaz0","properties":{"formattedCitation":"[4]","plainCitation":"[4]","noteIndex":0},"citationItems":[{"id":455,"uris":["http://zotero.org/users/7517432/items/5GF8AUXM"],"itemData":{"id":455,"type":"article-journal","container-title":"Physical Review C","DOI":"10.1103/PhysRevC.101.044609","ISSN":"2469-9985, 2469-9993","issue":"4","journalAbbreviation":"Phys. Rev. C","language":"en","page":"044609","source":"DOI.org (Crossref)","title":"Nuclear fusion reactions in deuterated metals","URL":"https://link.aps.org/doi/10.1103/PhysRevC.101.044609","volume":"101","author":[{"family":"Pines","given":"Vladimir"},{"family":"Pines","given":"Marianna"},{"family":"Chait","given":"Arnon"},{"family":"Steinetz","given":"Bruce M."},{"family":"Forsley","given":"Lawrence P."},{"family":"Hendricks","given":"Robert C."},{"family":"Fralick","given":"Gustave C."},{"family":"Benyo","given":"Theresa L."},{"family":"Baramsai","given":"Bayarbadrakh"},{"family":"Ugorowski","given":"Philip B."},{"family":"Becks","given":"Michael D."},{"family":"Martin","given":"Richard E."},{"family":"Penney","given":"Nicholas"},{"family":"Sandifer","given":"Carl E."}],"accessed":{"date-parts":[["2022",4,25]]},"issued":{"date-parts":[["2020",4,20]]}}}],"schema":"https://github.com/citation-style-language/schema/raw/master/csl-citation.json"} </w:instrText>
      </w:r>
      <w:r w:rsidR="00E516D5">
        <w:rPr>
          <w:rFonts w:eastAsiaTheme="minorEastAsia"/>
        </w:rPr>
        <w:fldChar w:fldCharType="separate"/>
      </w:r>
      <w:r w:rsidR="00E516D5" w:rsidRPr="00E516D5">
        <w:rPr>
          <w:rFonts w:ascii="Calibri" w:hAnsi="Calibri" w:cs="Calibri"/>
        </w:rPr>
        <w:t>[4]</w:t>
      </w:r>
      <w:r w:rsidR="00E516D5">
        <w:rPr>
          <w:rFonts w:eastAsiaTheme="minorEastAsia"/>
        </w:rPr>
        <w:fldChar w:fldCharType="end"/>
      </w:r>
      <w:r w:rsidR="00E516D5">
        <w:rPr>
          <w:rFonts w:eastAsiaTheme="minorEastAsia"/>
        </w:rPr>
        <w:t xml:space="preserve">, and in the core of a relatively small planet like the earth, </w:t>
      </w:r>
      <w:r w:rsidR="00E516D5">
        <w:rPr>
          <w:rFonts w:eastAsiaTheme="minorEastAsia"/>
        </w:rPr>
        <w:fldChar w:fldCharType="begin"/>
      </w:r>
      <w:r w:rsidR="00E516D5">
        <w:rPr>
          <w:rFonts w:eastAsiaTheme="minorEastAsia"/>
        </w:rPr>
        <w:instrText xml:space="preserve"> ADDIN ZOTERO_ITEM CSL_CITATION {"citationID":"ae35pf6R","properties":{"formattedCitation":"[3]","plainCitation":"[3]","noteIndex":0},"citationItems":[{"id":450,"uris":["http://zotero.org/users/7517432/items/7LAB35T7"],"itemData":{"id":450,"type":"article-journal","abstract":"Abstract\n            \n              The cause and source of the heat released from Earth’s interior have not yet been determined. Some research groups have proposed that the heat is supplied by radioactive decay or by a nuclear georeactor. Here we postulate that the generation of heat is the result of three-body nuclear fusion of deuterons confined in hexagonal FeDx core-centre crystals; the reaction rate is enhanced by the combined attraction effects of high-pressure (~364 GPa) and high-temperature (~5700 K) and by the physical catalysis of neutral pions:\n              2\n              D + \n              2\n              D + \n              2\n              D → 2\n              1\n              H + \n              4\n              He + 2 \"Equation missing\"\n              \n               + 20.85 MeV. The possible heat generation rate can be calculated as 8.12 × 10\n              12\n               J/m\n              3\n              , based on the assumption that Earth’s primitive heat supply has already been exhausted. The H and He atoms produced and the anti-neutrino \"Equation missing\"\n              \n              are incorporated as Fe-H based alloys in the H-rich portion of inner core, are released from Earth’s interior to the universe, and pass through Earth, respectively.","container-title":"Scientific Reports","DOI":"10.1038/srep37740","ISSN":"2045-2322","issue":"1","journalAbbreviation":"Sci Rep","language":"en","page":"37740","source":"DOI.org (Crossref)","title":"Possible generation of heat from nuclear fusion in Earth’s inner core","URL":"http://www.nature.com/articles/srep37740","volume":"6","author":[{"family":"Fukuhara","given":"Mikio"}],"accessed":{"date-parts":[["2022",4,25]]},"issued":{"date-parts":[["2016",12,23]]}}}],"schema":"https://github.com/citation-style-language/schema/raw/master/csl-citation.json"} </w:instrText>
      </w:r>
      <w:r w:rsidR="00E516D5">
        <w:rPr>
          <w:rFonts w:eastAsiaTheme="minorEastAsia"/>
        </w:rPr>
        <w:fldChar w:fldCharType="separate"/>
      </w:r>
      <w:r w:rsidR="00E516D5" w:rsidRPr="00E516D5">
        <w:rPr>
          <w:rFonts w:ascii="Calibri" w:hAnsi="Calibri" w:cs="Calibri"/>
        </w:rPr>
        <w:t>[3]</w:t>
      </w:r>
      <w:r w:rsidR="00E516D5">
        <w:rPr>
          <w:rFonts w:eastAsiaTheme="minorEastAsia"/>
        </w:rPr>
        <w:fldChar w:fldCharType="end"/>
      </w:r>
      <w:r w:rsidR="00E516D5">
        <w:rPr>
          <w:rFonts w:eastAsiaTheme="minorEastAsia"/>
        </w:rPr>
        <w:t>,  it stands to reason that similar such reactions might occur in other lattices, in other planets with much higher reaction efficiencies per unit temperature at the core, for example, inside Neptune.</w:t>
      </w:r>
      <w:r w:rsidR="007F2535">
        <w:rPr>
          <w:rFonts w:eastAsiaTheme="minorEastAsia"/>
        </w:rPr>
        <w:t xml:space="preserve"> An Ice giant, is generally deplete in heavier elements, with atmospheres and presumably cores that consist primarily of water ice, at high pressure, as well as ammonia, methane and other light gaseous products. </w:t>
      </w:r>
      <w:r w:rsidR="00F60381">
        <w:rPr>
          <w:rFonts w:eastAsiaTheme="minorEastAsia"/>
        </w:rPr>
        <w:fldChar w:fldCharType="begin"/>
      </w:r>
      <w:r w:rsidR="009C3022">
        <w:rPr>
          <w:rFonts w:eastAsiaTheme="minorEastAsia"/>
        </w:rPr>
        <w:instrText xml:space="preserve"> ADDIN ZOTERO_ITEM CSL_CITATION {"citationID":"ozzbSkKU","properties":{"formattedCitation":"[6,9,10]","plainCitation":"[6,9,10]","noteIndex":0},"citationItems":[{"id":441,"uris":["http://zotero.org/users/7517432/items/59IZ4HGD"],"itemData":{"id":441,"type":"article-journal","container-title":"Nature Communications","DOI":"10.1038/ncomms1198","ISSN":"2041-1723","issue":"1","journalAbbreviation":"Nat Commun","language":"en","page":"203","source":"DOI.org (Crossref)","title":"Chemical processes in the deep interior of Uranus","URL":"http://www.nature.com/articles/ncomms1198","volume":"2","author":[{"family":"Chau","given":"Ricky"},{"family":"Hamel","given":"Sebastien"},{"family":"Nellis","given":"William J."}],"accessed":{"date-parts":[["2022",4,25]]},"issued":{"date-parts":[["2011",9]]}}},{"id":447,"uris":["http://zotero.org/users/7517432/items/V3B2GALB"],"itemData":{"id":447,"type":"article-journal","container-title":"Nature Communications","DOI":"10.1038/s41467-021-23403-6","ISSN":"2041-1723","issue":"1","journalAbbreviation":"Nat Commun","language":"en","page":"3161","source":"DOI.org (Crossref)","title":"The everlasting hunt for new ice phases","URL":"http://www.nature.com/articles/s41467-021-23403-6","volume":"12","author":[{"family":"Hansen","given":"Thomas C."}],"accessed":{"date-parts":[["2022",4,25]]},"issued":{"date-parts":[["2021",12]]}}},{"id":442,"uris":["http://zotero.org/users/7517432/items/B6FW2JC9"],"itemData":{"id":442,"type":"article-journal","container-title":"Nature Communications","DOI":"10.1038/ncomms1566","ISSN":"2041-1723","issue":"1","journalAbbreviation":"Nat Commun","language":"en","page":"563","source":"DOI.org (Crossref)","title":"High pressure partially ionic phase of water ice","URL":"http://www.nature.com/articles/ncomms1566","volume":"2","author":[{"family":"Wang","given":"Yanchao"},{"family":"Liu","given":"Hanyu"},{"family":"Lv","given":"Jian"},{"family":"Zhu","given":"Li"},{"family":"Wang","given":"Hui"},{"family":"Ma","given":"Yanming"}],"accessed":{"date-parts":[["2022",4,25]]},"issued":{"date-parts":[["2011",9]]}}}],"schema":"https://github.com/citation-style-language/schema/raw/master/csl-citation.json"} </w:instrText>
      </w:r>
      <w:r w:rsidR="00F60381">
        <w:rPr>
          <w:rFonts w:eastAsiaTheme="minorEastAsia"/>
        </w:rPr>
        <w:fldChar w:fldCharType="separate"/>
      </w:r>
      <w:r w:rsidR="009C3022" w:rsidRPr="009C3022">
        <w:rPr>
          <w:rFonts w:ascii="Calibri" w:hAnsi="Calibri" w:cs="Calibri"/>
        </w:rPr>
        <w:t>[6,9,10]</w:t>
      </w:r>
      <w:r w:rsidR="00F60381">
        <w:rPr>
          <w:rFonts w:eastAsiaTheme="minorEastAsia"/>
        </w:rPr>
        <w:fldChar w:fldCharType="end"/>
      </w:r>
      <w:r w:rsidR="004712D8">
        <w:rPr>
          <w:rFonts w:eastAsiaTheme="minorEastAsia"/>
        </w:rPr>
        <w:t xml:space="preserve"> Neptune in particular, is a warm and violent ice giant, with massive storms, and the fastest winds in the solar </w:t>
      </w:r>
      <w:proofErr w:type="gramStart"/>
      <w:r w:rsidR="004712D8">
        <w:rPr>
          <w:rFonts w:eastAsiaTheme="minorEastAsia"/>
        </w:rPr>
        <w:t>system(</w:t>
      </w:r>
      <w:proofErr w:type="gramEnd"/>
      <w:r w:rsidR="00EC3896">
        <w:rPr>
          <w:rFonts w:eastAsiaTheme="minorEastAsia"/>
        </w:rPr>
        <w:t>exceeding</w:t>
      </w:r>
      <w:r w:rsidR="004712D8">
        <w:rPr>
          <w:rFonts w:eastAsiaTheme="minorEastAsia"/>
        </w:rPr>
        <w:t xml:space="preserve"> 1200 mph by some estimates), despite being much smaller than Jupiter or Saturn (by fact 5-10X) and much farther from the sun, with only 1/900</w:t>
      </w:r>
      <w:r w:rsidR="004712D8" w:rsidRPr="004712D8">
        <w:rPr>
          <w:rFonts w:eastAsiaTheme="minorEastAsia"/>
          <w:vertAlign w:val="superscript"/>
        </w:rPr>
        <w:t>th</w:t>
      </w:r>
      <w:r w:rsidR="004712D8">
        <w:rPr>
          <w:rFonts w:eastAsiaTheme="minorEastAsia"/>
        </w:rPr>
        <w:t xml:space="preserve"> as much sunlight. Bizarrely, Neptune emits almost 2.6 times as much energy from </w:t>
      </w:r>
      <w:proofErr w:type="gramStart"/>
      <w:r w:rsidR="004712D8">
        <w:rPr>
          <w:rFonts w:eastAsiaTheme="minorEastAsia"/>
        </w:rPr>
        <w:t>it’s</w:t>
      </w:r>
      <w:proofErr w:type="gramEnd"/>
      <w:r w:rsidR="004712D8">
        <w:rPr>
          <w:rFonts w:eastAsiaTheme="minorEastAsia"/>
        </w:rPr>
        <w:t xml:space="preserve"> surface, as it receives, from the sun, more than twice that of Uranus.  Something inside Neptune </w:t>
      </w:r>
      <w:r w:rsidR="004712D8">
        <w:rPr>
          <w:rFonts w:eastAsiaTheme="minorEastAsia"/>
        </w:rPr>
        <w:fldChar w:fldCharType="begin"/>
      </w:r>
      <w:r w:rsidR="009C3022">
        <w:rPr>
          <w:rFonts w:eastAsiaTheme="minorEastAsia"/>
        </w:rPr>
        <w:instrText xml:space="preserve"> ADDIN ZOTERO_ITEM CSL_CITATION {"citationID":"mKuCbzO8","properties":{"formattedCitation":"[11]","plainCitation":"[11]","noteIndex":0},"citationItems":[{"id":422,"uris":["http://zotero.org/users/7517432/items/8PNEPNN6"],"itemData":{"id":422,"type":"article-journal","abstract":"The study of structure, thermodynamic state, equation of state (EOS) and transport properties of warm dense matter (WDM) has become one of the key aspects of laboratory astrophysics. This ﬁeld has demonstrated its importance not only concerning the internal structure of planets, but also other astrophysical bodies such as brown dwarfs, crusts of old stars or white dwarf stars. There has been a rapid increase in interest and activity in this ﬁeld over the last two decades owing to many technological advances including not only the commissioning of high energy optical laser systems, zpinches and X-ray free electron lasers, but also short-pulse laser facilities capable of generation of novel particle and X-ray sources. Many new diagnostic methods have been developed recently to study WDM in its full complexity. Even ultrafast nonequilibrium dynamics has been accessed for the ﬁrst time thanks to subpicosecond laser pulses achieved at new facilities. Recent years saw a number of major discoveries with direct implications to astrophysics such as the formation of diamond at pressures relevant to interiors of frozen giant planets like Neptune, metallic hydrogen under conditions such as those found inside Jupiter’s dynamo or formation of lonsdaleite crystals under extreme pressures during asteroid impacts on celestial bodies. This paper provides a broad review of the most recent experimental work carried out in this ﬁeld with a special focus on the methods used. All typical schemes used to produce WDM are discussed in detail. Most of the diagnostic techniques recently established to probe WDM are also described. This paper also provides an overview of the most prominent examples of these methods used in experiments. Even though the main emphasis of the publication is experimental work focused on laboratory astrophysics primarily at laser facilities, a brief outline of other methods such as dynamic compression with z-pinches and static compression using diamond anvil cells (DAC) is also included. Some relevant theoretical and computational efforts related to WDM and astrophysics are mentioned in this review.","container-title":"High Power Laser Science and Engineering","DOI":"10.1017/hpl.2018.53","ISSN":"2095-4719, 2052-3289","journalAbbreviation":"High Pow Laser Sci Eng","language":"en","page":"e59","source":"DOI.org (Crossref)","title":"Experimental methods for warm dense matter research","URL":"https://www.cambridge.org/core/product/identifier/S2095471918000531/type/journal_article","volume":"6","author":[{"family":"Falk","given":"Katerina"}],"accessed":{"date-parts":[["2022",4,25]]},"issued":{"date-parts":[["2018"]]}}}],"schema":"https://github.com/citation-style-language/schema/raw/master/csl-citation.json"} </w:instrText>
      </w:r>
      <w:r w:rsidR="004712D8">
        <w:rPr>
          <w:rFonts w:eastAsiaTheme="minorEastAsia"/>
        </w:rPr>
        <w:fldChar w:fldCharType="separate"/>
      </w:r>
      <w:r w:rsidR="009C3022" w:rsidRPr="009C3022">
        <w:rPr>
          <w:rFonts w:ascii="Calibri" w:hAnsi="Calibri" w:cs="Calibri"/>
        </w:rPr>
        <w:t>[11]</w:t>
      </w:r>
      <w:r w:rsidR="004712D8">
        <w:rPr>
          <w:rFonts w:eastAsiaTheme="minorEastAsia"/>
        </w:rPr>
        <w:fldChar w:fldCharType="end"/>
      </w:r>
      <w:r w:rsidR="004712D8">
        <w:rPr>
          <w:rFonts w:eastAsiaTheme="minorEastAsia"/>
        </w:rPr>
        <w:t>, must be contributing the enormous energy to drive it’s surface weather, and its relative illuminance compared to the other, outer planets.</w:t>
      </w:r>
      <w:r w:rsidR="00CF2D43">
        <w:rPr>
          <w:rFonts w:eastAsiaTheme="minorEastAsia"/>
        </w:rPr>
        <w:t xml:space="preserve"> Seeing as it’s estimated core pressures and temperatures are only slightly above </w:t>
      </w:r>
      <w:proofErr w:type="gramStart"/>
      <w:r w:rsidR="00CF2D43">
        <w:rPr>
          <w:rFonts w:eastAsiaTheme="minorEastAsia"/>
        </w:rPr>
        <w:t>earth’s</w:t>
      </w:r>
      <w:proofErr w:type="gramEnd"/>
      <w:r w:rsidR="00CF2D43">
        <w:rPr>
          <w:rFonts w:eastAsiaTheme="minorEastAsia"/>
        </w:rPr>
        <w:t>, considering the huge disparity in size, Neptune is not particular</w:t>
      </w:r>
      <w:r w:rsidR="008A2B04">
        <w:rPr>
          <w:rFonts w:eastAsiaTheme="minorEastAsia"/>
        </w:rPr>
        <w:t>ly</w:t>
      </w:r>
      <w:r w:rsidR="00CF2D43">
        <w:rPr>
          <w:rFonts w:eastAsiaTheme="minorEastAsia"/>
        </w:rPr>
        <w:t xml:space="preserve"> dense. Most likely it has a great deal of ice near </w:t>
      </w:r>
      <w:proofErr w:type="gramStart"/>
      <w:r w:rsidR="00CF2D43">
        <w:rPr>
          <w:rFonts w:eastAsiaTheme="minorEastAsia"/>
        </w:rPr>
        <w:t>it’s</w:t>
      </w:r>
      <w:proofErr w:type="gramEnd"/>
      <w:r w:rsidR="00CF2D43">
        <w:rPr>
          <w:rFonts w:eastAsiaTheme="minorEastAsia"/>
        </w:rPr>
        <w:t xml:space="preserve"> core, dense ice, perhaps ice VII or Ice X. Further, it is possible, that over many eons, Neptune has agglomerated and distilled through gravitational effects, very similar to those described in </w:t>
      </w:r>
      <w:r w:rsidR="00CF2D43">
        <w:rPr>
          <w:rFonts w:eastAsiaTheme="minorEastAsia"/>
        </w:rPr>
        <w:fldChar w:fldCharType="begin"/>
      </w:r>
      <w:r w:rsidR="00CF2D43">
        <w:rPr>
          <w:rFonts w:eastAsiaTheme="minorEastAsia"/>
        </w:rPr>
        <w:instrText xml:space="preserve"> ADDIN ZOTERO_ITEM CSL_CITATION {"citationID":"5p1KhNXL","properties":{"formattedCitation":"[2]","plainCitation":"[2]","noteIndex":0},"citationItems":[{"id":426,"uris":["http://zotero.org/users/7517432/items/BZTFTBY4"],"itemData":{"id":426,"type":"article-journal","abstract":"Many brown dwarfs have recently been discovered as sub-stellar objects in which deuteron thermonuclear fusion is taking place. Although Jupiter and Saturn emit nearly twice as much heat as they absorb from the Sun, their internal heat-generation mechanisms have been determined to differ from the nuclear fusion that fuels brown dwarfs because they have a mass factor of 0.023–0.077 less than that of brown dwarfs. The possibility for deuteron nuclear fusion in the Earth’s core has not been well studied. Here, we compare the conditions for electron degeneracy pressure and temperature for the cores with an Fe–D compound of Earth, Jupiter, and Saturn to the core with deuterium gases of the coldest brown dwarf, WISE 1828+2650, in respect to three-body deuteron nuclear fusion, based on electron capture and internal conversion processes. Our results suggest that deuteron nuclear fusion is possible in the cores of Earth, Jupiter, and Saturn as well the coldest brown dwarf.","container-title":"AIP Advances","DOI":"10.1063/1.5108922","ISSN":"2158-3226","issue":"3","journalAbbreviation":"AIP Advances","language":"en","page":"035126","source":"DOI.org (Crossref)","title":"Possible nuclear fusion of deuteron in the cores of Earth, Jupiter, Saturn, and brown dwarfs","URL":"http://aip.scitation.org/doi/10.1063/1.5108922","volume":"10","author":[{"family":"Fukuhara","given":"Mikio"}],"accessed":{"date-parts":[["2022",4,25]]},"issued":{"date-parts":[["2020",3,1]]}}}],"schema":"https://github.com/citation-style-language/schema/raw/master/csl-citation.json"} </w:instrText>
      </w:r>
      <w:r w:rsidR="00CF2D43">
        <w:rPr>
          <w:rFonts w:eastAsiaTheme="minorEastAsia"/>
        </w:rPr>
        <w:fldChar w:fldCharType="separate"/>
      </w:r>
      <w:r w:rsidR="00CF2D43" w:rsidRPr="00CF2D43">
        <w:rPr>
          <w:rFonts w:ascii="Calibri" w:hAnsi="Calibri" w:cs="Calibri"/>
        </w:rPr>
        <w:t>[2]</w:t>
      </w:r>
      <w:r w:rsidR="00CF2D43">
        <w:rPr>
          <w:rFonts w:eastAsiaTheme="minorEastAsia"/>
        </w:rPr>
        <w:fldChar w:fldCharType="end"/>
      </w:r>
      <w:r w:rsidR="00CF2D43">
        <w:rPr>
          <w:rFonts w:eastAsiaTheme="minorEastAsia"/>
        </w:rPr>
        <w:t xml:space="preserve">, </w:t>
      </w:r>
      <w:r w:rsidR="00AE17E0">
        <w:rPr>
          <w:rFonts w:eastAsiaTheme="minorEastAsia"/>
        </w:rPr>
        <w:t>deuterated compounds, like D2O</w:t>
      </w:r>
      <w:r w:rsidR="00EF5972">
        <w:rPr>
          <w:rFonts w:eastAsiaTheme="minorEastAsia"/>
        </w:rPr>
        <w:t>, methane, ammonia,</w:t>
      </w:r>
      <w:r w:rsidR="00AE17E0">
        <w:rPr>
          <w:rFonts w:eastAsiaTheme="minorEastAsia"/>
        </w:rPr>
        <w:t xml:space="preserve"> and others. Making it a place, of high pressure, high temperature, and rich in </w:t>
      </w:r>
      <w:r w:rsidR="008F512A">
        <w:rPr>
          <w:rFonts w:eastAsiaTheme="minorEastAsia"/>
        </w:rPr>
        <w:t xml:space="preserve">CNO catalytic </w:t>
      </w:r>
      <w:r w:rsidR="00AE17E0">
        <w:rPr>
          <w:rFonts w:eastAsiaTheme="minorEastAsia"/>
        </w:rPr>
        <w:t xml:space="preserve">nuclear fuels with a relatively large cross section and comparatively modest </w:t>
      </w:r>
      <w:r w:rsidR="00692BE4">
        <w:rPr>
          <w:rFonts w:eastAsiaTheme="minorEastAsia"/>
        </w:rPr>
        <w:t>coulomb</w:t>
      </w:r>
      <w:r w:rsidR="00AE17E0">
        <w:rPr>
          <w:rFonts w:eastAsiaTheme="minorEastAsia"/>
        </w:rPr>
        <w:t xml:space="preserve"> barrier.</w:t>
      </w:r>
      <w:r w:rsidR="00692BE4">
        <w:rPr>
          <w:rFonts w:eastAsiaTheme="minorEastAsia"/>
        </w:rPr>
        <w:t xml:space="preserve"> Perhaps, Neptune gets its tremendous internal energy from </w:t>
      </w:r>
      <w:r w:rsidR="0014523D">
        <w:rPr>
          <w:rFonts w:eastAsiaTheme="minorEastAsia"/>
        </w:rPr>
        <w:t xml:space="preserve">dense </w:t>
      </w:r>
      <w:r w:rsidR="00692BE4">
        <w:rPr>
          <w:rFonts w:eastAsiaTheme="minorEastAsia"/>
        </w:rPr>
        <w:t>ice lattice catalyzed D-D, D-O and subsequent D-CNO fusion</w:t>
      </w:r>
      <w:r w:rsidR="0014523D">
        <w:rPr>
          <w:rFonts w:eastAsiaTheme="minorEastAsia"/>
        </w:rPr>
        <w:t>, benefiting from relatively long mean free paths, hydrogen degeneracy in the oxygen lattice of dense ice phases, and the subsequent potential for large ion temperatures relative to the lattice temperature due to the position of the hydrogens as primary charge carriers, similar to the disparity in temperature of electrons and lattice in other semiconductors subject to high electric fields and elevated temperatures…</w:t>
      </w:r>
      <w:r w:rsidR="0014523D">
        <w:rPr>
          <w:rFonts w:eastAsiaTheme="minorEastAsia"/>
        </w:rPr>
        <w:fldChar w:fldCharType="begin"/>
      </w:r>
      <w:r w:rsidR="009C3022">
        <w:rPr>
          <w:rFonts w:eastAsiaTheme="minorEastAsia"/>
        </w:rPr>
        <w:instrText xml:space="preserve"> ADDIN ZOTERO_ITEM CSL_CITATION {"citationID":"NLXb6zfU","properties":{"formattedCitation":"[10,12\\uc0\\u8211{}15]","plainCitation":"[10,12–15]","noteIndex":0},"citationItems":[{"id":442,"uris":["http://zotero.org/users/7517432/items/B6FW2JC9"],"itemData":{"id":442,"type":"article-journal","container-title":"Nature Communications","DOI":"10.1038/ncomms1566","ISSN":"2041-1723","issue":"1","journalAbbreviation":"Nat Commun","language":"en","page":"563","source":"DOI.org (Crossref)","title":"High pressure partially ionic phase of water ice","URL":"http://www.nature.com/articles/ncomms1566","volume":"2","author":[{"family":"Wang","given":"Yanchao"},{"family":"Liu","given":"Hanyu"},{"family":"Lv","given":"Jian"},{"family":"Zhu","given":"Li"},{"family":"Wang","given":"Hui"},{"family":"Ma","given":"Yanming"}],"accessed":{"date-parts":[["2022",4,25]]},"issued":{"date-parts":[["2011",9]]}}},{"id":449,"uris":["http://zotero.org/users/7517432/items/KR28J96H"],"itemData":{"id":449,"type":"article-journal","container-title":"Scientific Reports","DOI":"10.1038/srep05778","ISSN":"2045-2322","issue":"1","journalAbbreviation":"Sci Rep","language":"en","page":"5778","source":"DOI.org (Crossref)","title":"Electrical conductivity of ice VII","URL":"http://www.nature.com/articles/srep05778","volume":"4","author":[{"family":"Okada","given":"Taku"},{"family":"Iitaka","given":"Toshiaki"},{"family":"Yagi","given":"Takehiko"},{"family":"Aoki","given":"Katsutoshi"}],"accessed":{"date-parts":[["2022",4,25]]},"issued":{"date-parts":[["2015",5]]}}},{"id":424,"uris":["http://zotero.org/users/7517432/items/QNU2KYNE"],"itemData":{"id":424,"type":"article-journal","container-title":"The Journal of Chemical Physics","DOI":"10.1063/1.1681733","ISSN":"0021-9606, 1089-7690","issue":"10","journalAbbreviation":"The Journal of Chemical Physics","language":"en","page":"4292-4300","source":"DOI.org (Crossref)","title":"Dielectric properties of ice VII and VIII and the phase boundary between ice VI and VII","URL":"http://aip.scitation.org/doi/10.1063/1.1681733","volume":"61","author":[{"family":"Johari","given":"G. P."},{"family":"Lavergne","given":"A."},{"family":"Whalley","given":"E."}],"accessed":{"date-parts":[["2022",4,25]]},"issued":{"date-parts":[["1974",11,15]]}}},{"id":427,"uris":["http://zotero.org/users/7517432/items/74F22A47"],"itemData":{"id":427,"type":"article-journal","container-title":"The Journal of Chemical Physics","DOI":"10.1063/1.4989582","ISSN":"0021-9606, 1089-7690","issue":"8","journalAbbreviation":"The Journal of Chemical Physics","language":"en","page":"084505","source":"DOI.org (Crossref)","title":"Free energy models for ice VII and liquid water derived from pressure, entropy, and heat capacity relations","URL":"http://aip.scitation.org/doi/10.1063/1.4989582","volume":"147","author":[{"family":"Myint","given":"Philip C."},{"family":"Benedict","given":"Lorin X."},{"family":"Belof","given":"Jonathan L."}],"accessed":{"date-parts":[["2022",4,25]]},"issued":{"date-parts":[["2017",8,28]]}}},{"id":457,"uris":["http://zotero.org/users/7517432/items/EC2X8YTG"],"itemData":{"id":457,"type":"article-journal","abstract":"Electrons in operating microelectronic semiconductor devices are accelerated by locally varying a strong electric ﬁeld to acquire eﬀective electron temperatures nonuniformly distributing in nanoscales and largely exceeding the temperature of the host crystal lattice. The thermal dynamics of electrons and the lattice are hence nontrivial and its understanding at nanoscales is decisively important for gaining a higher device performance. Here, we propose and demonstrate that in layered conductors the nonequilibrium nature between the electrons and the lattice can be explicitly pursued by simulating the conducting layer by separating it into two physical sheets representing, respectively, the electron and the lattice subsystems. We take, as an example of simulating GaAs devices, a 35 nm thick, 1 µm wide U-shaped conducting channel with 15 nm radius of curvature at the inner corner of the U-shaped bend, and ﬁnd a remarkable hot spot to develop due to hot-electron generation at the inner corner. The hot spot in terms of the electron temperature achieves a signiﬁcantly higher temperature and is of far sharper spatial distribution when compared to the hot spot in terms of the lattice temperature. A similar simulation calculation made on a metal (NiCr) narrow lead of similar geometry shows that a hot spot shows up as well at the inner corner, but its strength and the spatial proﬁles are largely diﬀerent from those in semiconductor devices; viz., the amplitude and the proﬁle of the electron system are similar to those of the lattice system, indicating quasi-equilibrium between the two subsystems. The remarkable diﬀerence between the semiconductor and the metal is interpreted to be due to the large diﬀerence in the electron speciﬁc heat, rather than the diﬀerence in the electron phonon interaction. This work will provide useful hints to a deeper understanding of the nonequilibrium properties of electrical conductors, through a simple and convenient method for modeling nonequilibrium layered conductors.","container-title":"EPL (Europhysics Letters)","DOI":"10.1209/0295-5075/128/17001","ISSN":"1286-4854","issue":"1","journalAbbreviation":"EPL","language":"en","page":"17001","source":"DOI.org (Crossref)","title":"Simulation of temperature profile for the electron and the lattice systems in laterally structured layered conductors","URL":"https://iopscience.iop.org/article/10.1209/0295-5075/128/17001","volume":"128","author":[{"family":"Yang","given":"L."},{"family":"Qian","given":"R. J."},{"family":"An","given":"Z. H."},{"family":"Komiyama","given":"S."},{"family":"Lu","given":"W."}],"accessed":{"date-parts":[["2022",4,25]]},"issued":{"date-parts":[["2019",11,20]]}}}],"schema":"https://github.com/citation-style-language/schema/raw/master/csl-citation.json"} </w:instrText>
      </w:r>
      <w:r w:rsidR="0014523D">
        <w:rPr>
          <w:rFonts w:eastAsiaTheme="minorEastAsia"/>
        </w:rPr>
        <w:fldChar w:fldCharType="separate"/>
      </w:r>
      <w:r w:rsidR="009C3022" w:rsidRPr="009C3022">
        <w:rPr>
          <w:rFonts w:ascii="Calibri" w:hAnsi="Calibri" w:cs="Calibri"/>
          <w:szCs w:val="24"/>
        </w:rPr>
        <w:t>[10,12–15]</w:t>
      </w:r>
      <w:r w:rsidR="0014523D">
        <w:rPr>
          <w:rFonts w:eastAsiaTheme="minorEastAsia"/>
        </w:rPr>
        <w:fldChar w:fldCharType="end"/>
      </w:r>
    </w:p>
    <w:p w14:paraId="717D4C89" w14:textId="65DA51BA" w:rsidR="00840B8B" w:rsidRDefault="00840B8B" w:rsidP="002514F5">
      <w:pPr>
        <w:jc w:val="both"/>
        <w:rPr>
          <w:rFonts w:eastAsiaTheme="minorEastAsia"/>
        </w:rPr>
      </w:pPr>
      <w:r>
        <w:rPr>
          <w:rFonts w:eastAsiaTheme="minorEastAsia"/>
        </w:rPr>
        <w:tab/>
        <w:t xml:space="preserve">The dense deuterated ices that may be responsible for the catalysis of CNO fusion at Neptune’s </w:t>
      </w:r>
      <w:proofErr w:type="gramStart"/>
      <w:r>
        <w:rPr>
          <w:rFonts w:eastAsiaTheme="minorEastAsia"/>
        </w:rPr>
        <w:t>core ,</w:t>
      </w:r>
      <w:proofErr w:type="gramEnd"/>
      <w:r>
        <w:rPr>
          <w:rFonts w:eastAsiaTheme="minorEastAsia"/>
        </w:rPr>
        <w:t xml:space="preserve"> are fascinating materials, and unique in many ways. </w:t>
      </w:r>
      <w:r w:rsidR="006579B1">
        <w:rPr>
          <w:rFonts w:eastAsiaTheme="minorEastAsia"/>
        </w:rPr>
        <w:t>Ice VII</w:t>
      </w:r>
      <w:r>
        <w:rPr>
          <w:rFonts w:eastAsiaTheme="minorEastAsia"/>
        </w:rPr>
        <w:t xml:space="preserve">, the densest form of ice, which generally forms at room temperature at a pressure of ~5 </w:t>
      </w:r>
      <w:proofErr w:type="spellStart"/>
      <w:r>
        <w:rPr>
          <w:rFonts w:eastAsiaTheme="minorEastAsia"/>
        </w:rPr>
        <w:t>GPa</w:t>
      </w:r>
      <w:proofErr w:type="spellEnd"/>
      <w:r>
        <w:rPr>
          <w:rFonts w:eastAsiaTheme="minorEastAsia"/>
        </w:rPr>
        <w:t xml:space="preserve">, has a density of ~1.6 – 1.9 </w:t>
      </w:r>
      <w:r w:rsidR="00621624">
        <w:rPr>
          <w:rFonts w:eastAsiaTheme="minorEastAsia"/>
        </w:rPr>
        <w:t xml:space="preserve">g/cc. This phase is potentially stable up to 100 </w:t>
      </w:r>
      <w:proofErr w:type="spellStart"/>
      <w:r w:rsidR="00621624">
        <w:rPr>
          <w:rFonts w:eastAsiaTheme="minorEastAsia"/>
        </w:rPr>
        <w:t>GPa</w:t>
      </w:r>
      <w:proofErr w:type="spellEnd"/>
      <w:r w:rsidR="00621624">
        <w:rPr>
          <w:rFonts w:eastAsiaTheme="minorEastAsia"/>
        </w:rPr>
        <w:t xml:space="preserve">, at which point Ice X forms. </w:t>
      </w:r>
      <w:r w:rsidR="00621624">
        <w:rPr>
          <w:rFonts w:eastAsiaTheme="minorEastAsia"/>
        </w:rPr>
        <w:fldChar w:fldCharType="begin"/>
      </w:r>
      <w:r w:rsidR="00621624">
        <w:rPr>
          <w:rFonts w:eastAsiaTheme="minorEastAsia"/>
        </w:rPr>
        <w:instrText xml:space="preserve"> ADDIN ZOTERO_ITEM CSL_CITATION {"citationID":"vogQqQOg","properties":{"formattedCitation":"[9,10]","plainCitation":"[9,10]","noteIndex":0},"citationItems":[{"id":447,"uris":["http://zotero.org/users/7517432/items/V3B2GALB"],"itemData":{"id":447,"type":"article-journal","container-title":"Nature Communications","DOI":"10.1038/s41467-021-23403-6","ISSN":"2041-1723","issue":"1","journalAbbreviation":"Nat Commun","language":"en","page":"3161","source":"DOI.org (Crossref)","title":"The everlasting hunt for new ice phases","URL":"http://www.nature.com/articles/s41467-021-23403-6","volume":"12","author":[{"family":"Hansen","given":"Thomas C."}],"accessed":{"date-parts":[["2022",4,25]]},"issued":{"date-parts":[["2021",12]]}}},{"id":442,"uris":["http://zotero.org/users/7517432/items/B6FW2JC9"],"itemData":{"id":442,"type":"article-journal","container-title":"Nature Communications","DOI":"10.1038/ncomms1566","ISSN":"2041-1723","issue":"1","journalAbbreviation":"Nat Commun","language":"en","page":"563","source":"DOI.org (Crossref)","title":"High pressure partially ionic phase of water ice","URL":"http://www.nature.com/articles/ncomms1566","volume":"2","author":[{"family":"Wang","given":"Yanchao"},{"family":"Liu","given":"Hanyu"},{"family":"Lv","given":"Jian"},{"family":"Zhu","given":"Li"},{"family":"Wang","given":"Hui"},{"family":"Ma","given":"Yanming"}],"accessed":{"date-parts":[["2022",4,25]]},"issued":{"date-parts":[["2011",9]]}}}],"schema":"https://github.com/citation-style-language/schema/raw/master/csl-citation.json"} </w:instrText>
      </w:r>
      <w:r w:rsidR="00621624">
        <w:rPr>
          <w:rFonts w:eastAsiaTheme="minorEastAsia"/>
        </w:rPr>
        <w:fldChar w:fldCharType="separate"/>
      </w:r>
      <w:r w:rsidR="00621624" w:rsidRPr="00621624">
        <w:rPr>
          <w:rFonts w:ascii="Calibri" w:hAnsi="Calibri" w:cs="Calibri"/>
        </w:rPr>
        <w:t>[9,10]</w:t>
      </w:r>
      <w:r w:rsidR="00621624">
        <w:rPr>
          <w:rFonts w:eastAsiaTheme="minorEastAsia"/>
        </w:rPr>
        <w:fldChar w:fldCharType="end"/>
      </w:r>
      <w:r w:rsidR="00621624">
        <w:rPr>
          <w:rFonts w:eastAsiaTheme="minorEastAsia"/>
        </w:rPr>
        <w:t xml:space="preserve">. Ice VII, is also the most electrically </w:t>
      </w:r>
      <w:r w:rsidR="00775570">
        <w:rPr>
          <w:rFonts w:eastAsiaTheme="minorEastAsia"/>
        </w:rPr>
        <w:t>(semi)</w:t>
      </w:r>
      <w:r w:rsidR="00621624">
        <w:rPr>
          <w:rFonts w:eastAsiaTheme="minorEastAsia"/>
        </w:rPr>
        <w:t>conductive</w:t>
      </w:r>
      <w:r w:rsidR="00775570">
        <w:rPr>
          <w:rFonts w:eastAsiaTheme="minorEastAsia"/>
        </w:rPr>
        <w:t xml:space="preserve"> (minimum resistivity</w:t>
      </w:r>
      <w:r w:rsidR="003E6B70">
        <w:rPr>
          <w:rFonts w:eastAsiaTheme="minorEastAsia"/>
        </w:rPr>
        <w:t xml:space="preserve"> at ~1</w:t>
      </w:r>
      <w:r w:rsidR="003101AE">
        <w:rPr>
          <w:rFonts w:eastAsiaTheme="minorEastAsia"/>
        </w:rPr>
        <w:t>0-12</w:t>
      </w:r>
      <w:r w:rsidR="003E6B70">
        <w:rPr>
          <w:rFonts w:eastAsiaTheme="minorEastAsia"/>
        </w:rPr>
        <w:t xml:space="preserve"> </w:t>
      </w:r>
      <w:proofErr w:type="spellStart"/>
      <w:r w:rsidR="003E6B70">
        <w:rPr>
          <w:rFonts w:eastAsiaTheme="minorEastAsia"/>
        </w:rPr>
        <w:t>GPa</w:t>
      </w:r>
      <w:proofErr w:type="spellEnd"/>
      <w:r w:rsidR="003E6B70">
        <w:rPr>
          <w:rFonts w:eastAsiaTheme="minorEastAsia"/>
        </w:rPr>
        <w:t xml:space="preserve"> at room temperature,</w:t>
      </w:r>
      <w:r w:rsidR="00775570">
        <w:rPr>
          <w:rFonts w:eastAsiaTheme="minorEastAsia"/>
        </w:rPr>
        <w:t xml:space="preserve"> of </w:t>
      </w:r>
      <w:r w:rsidR="003101AE">
        <w:rPr>
          <w:rFonts w:eastAsiaTheme="minorEastAsia"/>
        </w:rPr>
        <w:t xml:space="preserve"> order </w:t>
      </w:r>
      <w:r w:rsidR="00775570">
        <w:rPr>
          <w:rFonts w:eastAsiaTheme="minorEastAsia"/>
        </w:rPr>
        <w:t>1E6 Ohm*m)</w:t>
      </w:r>
      <w:r w:rsidR="00621624">
        <w:rPr>
          <w:rFonts w:eastAsiaTheme="minorEastAsia"/>
        </w:rPr>
        <w:t xml:space="preserve"> form </w:t>
      </w:r>
      <w:r w:rsidR="00621624">
        <w:rPr>
          <w:rFonts w:eastAsiaTheme="minorEastAsia"/>
        </w:rPr>
        <w:lastRenderedPageBreak/>
        <w:t xml:space="preserve">of ice, </w:t>
      </w:r>
      <w:r w:rsidR="00FF6E64">
        <w:rPr>
          <w:rFonts w:eastAsiaTheme="minorEastAsia"/>
          <w:noProof/>
        </w:rPr>
        <mc:AlternateContent>
          <mc:Choice Requires="wpg">
            <w:drawing>
              <wp:anchor distT="0" distB="0" distL="114300" distR="114300" simplePos="0" relativeHeight="251666432" behindDoc="0" locked="0" layoutInCell="1" allowOverlap="1" wp14:anchorId="64F9D1C3" wp14:editId="75EC023F">
                <wp:simplePos x="0" y="0"/>
                <wp:positionH relativeFrom="column">
                  <wp:posOffset>3124200</wp:posOffset>
                </wp:positionH>
                <wp:positionV relativeFrom="paragraph">
                  <wp:posOffset>0</wp:posOffset>
                </wp:positionV>
                <wp:extent cx="2811780" cy="4395470"/>
                <wp:effectExtent l="0" t="0" r="7620" b="5080"/>
                <wp:wrapSquare wrapText="bothSides"/>
                <wp:docPr id="9" name="Group 9"/>
                <wp:cNvGraphicFramePr/>
                <a:graphic xmlns:a="http://schemas.openxmlformats.org/drawingml/2006/main">
                  <a:graphicData uri="http://schemas.microsoft.com/office/word/2010/wordprocessingGroup">
                    <wpg:wgp>
                      <wpg:cNvGrpSpPr/>
                      <wpg:grpSpPr>
                        <a:xfrm>
                          <a:off x="0" y="0"/>
                          <a:ext cx="2811780" cy="4395470"/>
                          <a:chOff x="0" y="0"/>
                          <a:chExt cx="2811780" cy="4395470"/>
                        </a:xfrm>
                      </wpg:grpSpPr>
                      <pic:pic xmlns:pic="http://schemas.openxmlformats.org/drawingml/2006/picture">
                        <pic:nvPicPr>
                          <pic:cNvPr id="7" name="Picture 7" descr="Graphical user interfac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811780" cy="3936365"/>
                          </a:xfrm>
                          <a:prstGeom prst="rect">
                            <a:avLst/>
                          </a:prstGeom>
                        </pic:spPr>
                      </pic:pic>
                      <wps:wsp>
                        <wps:cNvPr id="8" name="Text Box 8"/>
                        <wps:cNvSpPr txBox="1"/>
                        <wps:spPr>
                          <a:xfrm>
                            <a:off x="0" y="3989705"/>
                            <a:ext cx="2811780" cy="405765"/>
                          </a:xfrm>
                          <a:prstGeom prst="rect">
                            <a:avLst/>
                          </a:prstGeom>
                          <a:solidFill>
                            <a:prstClr val="white"/>
                          </a:solidFill>
                          <a:ln>
                            <a:noFill/>
                          </a:ln>
                        </wps:spPr>
                        <wps:txbx>
                          <w:txbxContent>
                            <w:p w14:paraId="0B250AF5" w14:textId="1C3D0479" w:rsidR="00FF6E64" w:rsidRDefault="00FF6E64" w:rsidP="00FF6E64">
                              <w:pPr>
                                <w:pStyle w:val="Caption"/>
                              </w:pPr>
                              <w:r>
                                <w:t xml:space="preserve">Figure </w:t>
                              </w:r>
                              <w:r w:rsidR="009D34D5">
                                <w:fldChar w:fldCharType="begin"/>
                              </w:r>
                              <w:r w:rsidR="009D34D5">
                                <w:instrText xml:space="preserve"> SEQ Figure \* ARABIC </w:instrText>
                              </w:r>
                              <w:r w:rsidR="009D34D5">
                                <w:fldChar w:fldCharType="separate"/>
                              </w:r>
                              <w:r w:rsidR="001A1441">
                                <w:rPr>
                                  <w:noProof/>
                                </w:rPr>
                                <w:t>3</w:t>
                              </w:r>
                              <w:r w:rsidR="009D34D5">
                                <w:rPr>
                                  <w:noProof/>
                                </w:rPr>
                                <w:fldChar w:fldCharType="end"/>
                              </w:r>
                              <w:r>
                                <w:t>. Pressure V conductivity and Pressure V Permittivity for ICE VI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F9D1C3" id="Group 9" o:spid="_x0000_s1033" style="position:absolute;left:0;text-align:left;margin-left:246pt;margin-top:0;width:221.4pt;height:346.1pt;z-index:251666432" coordsize="28117,4395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">
                <v:shape id="Picture 7" o:spid="_x0000_s1034" type="#_x0000_t75" alt="Graphical user interface&#10;&#10;Description automatically generated" style="position:absolute;width:28117;height:39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">
                  <v:imagedata r:id="rId12" o:title="Graphical user interface&#10;&#10;Description automatically generated"/>
                </v:shape>
                <v:shape id="Text Box 8" o:spid="_x0000_s1035" type="#_x0000_t202" style="position:absolute;top:39897;width:2811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B250AF5" w14:textId="1C3D0479" w:rsidR="00FF6E64" w:rsidRDefault="00FF6E64" w:rsidP="00FF6E64">
                        <w:pPr>
                          <w:pStyle w:val="Caption"/>
                        </w:pPr>
                        <w:r>
                          <w:t xml:space="preserve">Figure </w:t>
                        </w:r>
                        <w:r w:rsidR="009D34D5">
                          <w:fldChar w:fldCharType="begin"/>
                        </w:r>
                        <w:r w:rsidR="009D34D5">
                          <w:instrText xml:space="preserve"> SEQ Figure \* ARABIC </w:instrText>
                        </w:r>
                        <w:r w:rsidR="009D34D5">
                          <w:fldChar w:fldCharType="separate"/>
                        </w:r>
                        <w:r w:rsidR="001A1441">
                          <w:rPr>
                            <w:noProof/>
                          </w:rPr>
                          <w:t>3</w:t>
                        </w:r>
                        <w:r w:rsidR="009D34D5">
                          <w:rPr>
                            <w:noProof/>
                          </w:rPr>
                          <w:fldChar w:fldCharType="end"/>
                        </w:r>
                        <w:r>
                          <w:t>. Pressure V conductivity and Pressure V Permittivity for ICE VII.</w:t>
                        </w:r>
                      </w:p>
                    </w:txbxContent>
                  </v:textbox>
                </v:shape>
                <w10:wrap type="square"/>
              </v:group>
            </w:pict>
          </mc:Fallback>
        </mc:AlternateContent>
      </w:r>
      <w:r w:rsidR="00621624">
        <w:rPr>
          <w:rFonts w:eastAsiaTheme="minorEastAsia"/>
        </w:rPr>
        <w:t xml:space="preserve">primarily conducting via </w:t>
      </w:r>
      <w:r w:rsidR="00396103">
        <w:rPr>
          <w:rFonts w:eastAsiaTheme="minorEastAsia"/>
        </w:rPr>
        <w:t xml:space="preserve">the lattice hoping motion of </w:t>
      </w:r>
      <w:r w:rsidR="00621624">
        <w:rPr>
          <w:rFonts w:eastAsiaTheme="minorEastAsia"/>
        </w:rPr>
        <w:t>hydrogen</w:t>
      </w:r>
      <w:r w:rsidR="00396103">
        <w:rPr>
          <w:rFonts w:eastAsiaTheme="minorEastAsia"/>
        </w:rPr>
        <w:t xml:space="preserve"> atoms</w:t>
      </w:r>
      <w:r w:rsidR="00621624">
        <w:rPr>
          <w:rFonts w:eastAsiaTheme="minorEastAsia"/>
        </w:rPr>
        <w:t>(or Deuterium) dissolved in a fermi se</w:t>
      </w:r>
      <w:r w:rsidR="00775570">
        <w:rPr>
          <w:rFonts w:eastAsiaTheme="minorEastAsia"/>
        </w:rPr>
        <w:t>a</w:t>
      </w:r>
      <w:r w:rsidR="00621624">
        <w:rPr>
          <w:rFonts w:eastAsiaTheme="minorEastAsia"/>
        </w:rPr>
        <w:t xml:space="preserve"> of pressure degenerated electrons</w:t>
      </w:r>
      <w:r w:rsidR="006579B1">
        <w:rPr>
          <w:rFonts w:eastAsiaTheme="minorEastAsia"/>
        </w:rPr>
        <w:fldChar w:fldCharType="begin"/>
      </w:r>
      <w:r w:rsidR="006579B1">
        <w:rPr>
          <w:rFonts w:eastAsiaTheme="minorEastAsia"/>
        </w:rPr>
        <w:instrText xml:space="preserve"> ADDIN ZOTERO_ITEM CSL_CITATION {"citationID":"peXMagLg","properties":{"formattedCitation":"[12,13]","plainCitation":"[12,13]","noteIndex":0},"citationItems":[{"id":449,"uris":["http://zotero.org/users/7517432/items/KR28J96H"],"itemData":{"id":449,"type":"article-journal","container-title":"Scientific Reports","DOI":"10.1038/srep05778","ISSN":"2045-2322","issue":"1","journalAbbreviation":"Sci Rep","language":"en","page":"5778","source":"DOI.org (Crossref)","title":"Electrical conductivity of ice VII","URL":"http://www.nature.com/articles/srep05778","volume":"4","author":[{"family":"Okada","given":"Taku"},{"family":"Iitaka","given":"Toshiaki"},{"family":"Yagi","given":"Takehiko"},{"family":"Aoki","given":"Katsutoshi"}],"accessed":{"date-parts":[["2022",4,25]]},"issued":{"date-parts":[["2015",5]]}}},{"id":424,"uris":["http://zotero.org/users/7517432/items/QNU2KYNE"],"itemData":{"id":424,"type":"article-journal","container-title":"The Journal of Chemical Physics","DOI":"10.1063/1.1681733","ISSN":"0021-9606, 1089-7690","issue":"10","journalAbbreviation":"The Journal of Chemical Physics","language":"en","page":"4292-4300","source":"DOI.org (Crossref)","title":"Dielectric properties of ice VII and VIII and the phase boundary between ice VI and VII","URL":"http://aip.scitation.org/doi/10.1063/1.1681733","volume":"61","author":[{"family":"Johari","given":"G. P."},{"family":"Lavergne","given":"A."},{"family":"Whalley","given":"E."}],"accessed":{"date-parts":[["2022",4,25]]},"issued":{"date-parts":[["1974",11,15]]}}}],"schema":"https://github.com/citation-style-language/schema/raw/master/csl-citation.json"} </w:instrText>
      </w:r>
      <w:r w:rsidR="006579B1">
        <w:rPr>
          <w:rFonts w:eastAsiaTheme="minorEastAsia"/>
        </w:rPr>
        <w:fldChar w:fldCharType="separate"/>
      </w:r>
      <w:r w:rsidR="006579B1" w:rsidRPr="006579B1">
        <w:rPr>
          <w:rFonts w:ascii="Calibri" w:hAnsi="Calibri" w:cs="Calibri"/>
        </w:rPr>
        <w:t>[12,13]</w:t>
      </w:r>
      <w:r w:rsidR="006579B1">
        <w:rPr>
          <w:rFonts w:eastAsiaTheme="minorEastAsia"/>
        </w:rPr>
        <w:fldChar w:fldCharType="end"/>
      </w:r>
      <w:r w:rsidR="003E6B70">
        <w:rPr>
          <w:rFonts w:eastAsiaTheme="minorEastAsia"/>
        </w:rPr>
        <w:t xml:space="preserve">. </w:t>
      </w:r>
      <w:r w:rsidR="000D0507">
        <w:rPr>
          <w:rFonts w:eastAsiaTheme="minorEastAsia"/>
        </w:rPr>
        <w:t xml:space="preserve"> This hydrogen lattice hoping behavior is essentially identical to the screening and compression lattice catalysis described in </w:t>
      </w:r>
      <w:r w:rsidR="000D0507">
        <w:rPr>
          <w:rFonts w:eastAsiaTheme="minorEastAsia"/>
        </w:rPr>
        <w:fldChar w:fldCharType="begin"/>
      </w:r>
      <w:r w:rsidR="000D0507">
        <w:rPr>
          <w:rFonts w:eastAsiaTheme="minorEastAsia"/>
        </w:rPr>
        <w:instrText xml:space="preserve"> ADDIN ZOTERO_ITEM CSL_CITATION {"citationID":"UbqGli2Z","properties":{"formattedCitation":"[2\\uc0\\u8211{}5,16,17]","plainCitation":"[2–5,16,17]","noteIndex":0},"citationItems":[{"id":426,"uris":["http://zotero.org/users/7517432/items/BZTFTBY4"],"itemData":{"id":426,"type":"article-journal","abstract":"Many brown dwarfs have recently been discovered as sub-stellar objects in which deuteron thermonuclear fusion is taking place. Although Jupiter and Saturn emit nearly twice as much heat as they absorb from the Sun, their internal heat-generation mechanisms have been determined to differ from the nuclear fusion that fuels brown dwarfs because they have a mass factor of 0.023–0.077 less than that of brown dwarfs. The possibility for deuteron nuclear fusion in the Earth’s core has not been well studied. Here, we compare the conditions for electron degeneracy pressure and temperature for the cores with an Fe–D compound of Earth, Jupiter, and Saturn to the core with deuterium gases of the coldest brown dwarf, WISE 1828+2650, in respect to three-body deuteron nuclear fusion, based on electron capture and internal conversion processes. Our results suggest that deuteron nuclear fusion is possible in the cores of Earth, Jupiter, and Saturn as well the coldest brown dwarf.","container-title":"AIP Advances","DOI":"10.1063/1.5108922","ISSN":"2158-3226","issue":"3","journalAbbreviation":"AIP Advances","language":"en","page":"035126","source":"DOI.org (Crossref)","title":"Possible nuclear fusion of deuteron in the cores of Earth, Jupiter, Saturn, and brown dwarfs","URL":"http://aip.scitation.org/doi/10.1063/1.5108922","volume":"10","author":[{"family":"Fukuhara","given":"Mikio"}],"accessed":{"date-parts":[["2022",4,25]]},"issued":{"date-parts":[["2020",3,1]]}}},{"id":450,"uris":["http://zotero.org/users/7517432/items/7LAB35T7"],"itemData":{"id":450,"type":"article-journal","abstract":"Abstract\n            \n              The cause and source of the heat released from Earth’s interior have not yet been determined. Some research groups have proposed that the heat is supplied by radioactive decay or by a nuclear georeactor. Here we postulate that the generation of heat is the result of three-body nuclear fusion of deuterons confined in hexagonal FeDx core-centre crystals; the reaction rate is enhanced by the combined attraction effects of high-pressure (~364 GPa) and high-temperature (~5700 K) and by the physical catalysis of neutral pions:\n              2\n              D + \n              2\n              D + \n              2\n              D → 2\n              1\n              H + \n              4\n              He + 2 \"Equation missing\"\n              \n               + 20.85 MeV. The possible heat generation rate can be calculated as 8.12 × 10\n              12\n               J/m\n              3\n              , based on the assumption that Earth’s primitive heat supply has already been exhausted. The H and He atoms produced and the anti-neutrino \"Equation missing\"\n              \n              are incorporated as Fe-H based alloys in the H-rich portion of inner core, are released from Earth’s interior to the universe, and pass through Earth, respectively.","container-title":"Scientific Reports","DOI":"10.1038/srep37740","ISSN":"2045-2322","issue":"1","journalAbbreviation":"Sci Rep","language":"en","page":"37740","source":"DOI.org (Crossref)","title":"Possible generation of heat from nuclear fusion in Earth’s inner core","URL":"http://www.nature.com/articles/srep37740","volume":"6","author":[{"family":"Fukuhara","given":"Mikio"}],"accessed":{"date-parts":[["2022",4,25]]},"issued":{"date-parts":[["2016",12,23]]}}},{"id":455,"uris":["http://zotero.org/users/7517432/items/5GF8AUXM"],"itemData":{"id":455,"type":"article-journal","container-title":"Physical Review C","DOI":"10.1103/PhysRevC.101.044609","ISSN":"2469-9985, 2469-9993","issue":"4","journalAbbreviation":"Phys. Rev. C","language":"en","page":"044609","source":"DOI.org (Crossref)","title":"Nuclear fusion reactions in deuterated metals","URL":"https://link.aps.org/doi/10.1103/PhysRevC.101.044609","volume":"101","author":[{"family":"Pines","given":"Vladimir"},{"family":"Pines","given":"Marianna"},{"family":"Chait","given":"Arnon"},{"family":"Steinetz","given":"Bruce M."},{"family":"Forsley","given":"Lawrence P."},{"family":"Hendricks","given":"Robert C."},{"family":"Fralick","given":"Gustave C."},{"family":"Benyo","given":"Theresa L."},{"family":"Baramsai","given":"Bayarbadrakh"},{"family":"Ugorowski","given":"Philip B."},{"family":"Becks","given":"Michael D."},{"family":"Martin","given":"Richard E."},{"family":"Penney","given":"Nicholas"},{"family":"Sandifer","given":"Carl E."}],"accessed":{"date-parts":[["2022",4,25]]},"issued":{"date-parts":[["2020",4,20]]}}},{"id":451,"uris":["http://zotero.org/users/7517432/items/QGFKDYKH"],"itemData":{"id":451,"type":"article-journal","container-title":"Herald of the Russian Academy of Sciences","DOI":"10.1134/S1019331615020070","ISSN":"1019-3316, 1555-6492","issue":"2","journalAbbreviation":"Her. Russ. Acad. Sci.","language":"en","page":"163-169","source":"DOI.org (Crossref)","title":"Fusion reactions as the main source of the earth’s internal energy","URL":"http://link.springer.com/10.1134/S1019331615020070","volume":"85","author":[{"family":"Terez","given":"Eduard Ivanovich"},{"family":"Terez","given":"Ivan Eduardovich"}],"accessed":{"date-parts":[["2022",4,25]]},"issued":{"date-parts":[["2015",3]]}}},{"id":432,"uris":["http://zotero.org/users/7517432/items/MRDKK8AJ"],"itemData":{"id":432,"type":"article-journal","abstract":"Exposure of highly deuterated materials to a low-energy (nom. 2 MeV) photon beam resulted in nuclear activity of both the parent metals of hafnium and erbium and a witness material (molybdenum) mixed with the reactants. Gamma spectral analysis of all deuterated materials, ErD2.8+C36D74+Mo and HfD2+C36D74+Mo, showed that nuclear processes had occurred as shown by unique gamma signatures. For the deuterated erbium specimens, posttest gamma spectra showed evidence of radioisotopes of erbium (163Er and 171Er) and of molybdenum (99Mo and 101Mo) and by beta decay, technetium (99mTc and 101Tc). For the deuterated hafnium specimens, posttest gamma spectra showed evidence of radioisotopes of hafnium (180mHf and 181Hf) and molybdenum (99Mo and 101Mo), and by beta decay, technetium (99mTc and 101Tc). In contrast, when either the hydrogenated or non-gas-loaded erbium or hafnium materials were exposed to the gamma flux, the gamma spectra revealed no new isotopes. Neutron activation materials showed evidence of thermal and epithermal neutrons. CR–39 solid-state nuclear track detectors showed evidence of fast neutrons with energies between 1.4 and 2.5 MeV and several instances of triple tracks, indicating &gt;10 MeV neutrons. Further study is required to determine the mechanism causing the nuclear activity.","language":"en","page":"32","source":"Zotero","title":"Experimental Observations of Nuclear Activity in Deuterated Materials Subjected to a Low-Energy Photon Beam","author":[{"family":"Steinetz","given":"Bruce M"},{"family":"Benyo","given":"Theresa L"},{"family":"Pines","given":"Vladimir"},{"family":"Pines","given":"Marianna"},{"family":"Consulting","given":"PineSci"},{"family":"Forsley","given":"Lawrence P"},{"family":"Corporation","given":"JWK"},{"family":"Westmeyer","given":"Paul A"},{"family":"Chait","given":"Arnon"},{"family":"Becks","given":"Michael D"},{"family":"Martin","given":"Richard E"},{"family":"Hendricks","given":"Robert C"},{"family":"Penney","given":"Nicholas"},{"family":"Marsolais","given":"Annette M"},{"family":"Kamm","given":"Tracy R"}],"issued":{"date-parts":[["2017"]]}}},{"id":454,"uris":["http://zotero.org/users/7517432/items/8QNLLM4E"],"itemData":{"id":454,"type":"article-journal","container-title":"Physical Review C","DOI":"10.1103/PhysRevC.101.044610","ISSN":"2469-9985, 2469-9993","issue":"4","journalAbbreviation":"Phys. Rev. C","language":"en","page":"044610","source":"DOI.org (Crossref)","title":"Novel nuclear reactions observed in bremsstrahlung-irradiated deuterated metals","URL":"https://link.aps.org/doi/10.1103/PhysRevC.101.044610","volume":"101","author":[{"family":"Steinetz","given":"Bruce M."},{"family":"Benyo","given":"Theresa L."},{"family":"Chait","given":"Arnon"},{"family":"Hendricks","given":"Robert C."},{"family":"Forsley","given":"Lawrence P."},{"family":"Baramsai","given":"Bayarbadrakh"},{"family":"Ugorowski","given":"Philip B."},{"family":"Becks","given":"Michael D."},{"family":"Pines","given":"Vladimir"},{"family":"Pines","given":"Marianna"},{"family":"Martin","given":"Richard E."},{"family":"Penney","given":"Nicholas"},{"family":"Fralick","given":"Gustave C."},{"family":"Sandifer","given":"Carl E."}],"accessed":{"date-parts":[["2022",4,25]]},"issued":{"date-parts":[["2020",4,20]]}}}],"schema":"https://github.com/citation-style-language/schema/raw/master/csl-citation.json"} </w:instrText>
      </w:r>
      <w:r w:rsidR="000D0507">
        <w:rPr>
          <w:rFonts w:eastAsiaTheme="minorEastAsia"/>
        </w:rPr>
        <w:fldChar w:fldCharType="separate"/>
      </w:r>
      <w:r w:rsidR="000D0507" w:rsidRPr="000D0507">
        <w:rPr>
          <w:rFonts w:ascii="Calibri" w:hAnsi="Calibri" w:cs="Calibri"/>
          <w:szCs w:val="24"/>
        </w:rPr>
        <w:t>[2–5,16,17]</w:t>
      </w:r>
      <w:r w:rsidR="000D0507">
        <w:rPr>
          <w:rFonts w:eastAsiaTheme="minorEastAsia"/>
        </w:rPr>
        <w:fldChar w:fldCharType="end"/>
      </w:r>
      <w:r w:rsidR="002D64BB">
        <w:rPr>
          <w:rFonts w:eastAsiaTheme="minorEastAsia"/>
        </w:rPr>
        <w:t>. Further, given that the hydrogen becomes the primary charge carrier, it becomes subject to the largest velocities and accelerations</w:t>
      </w:r>
      <w:r w:rsidR="007A2311">
        <w:rPr>
          <w:rFonts w:eastAsiaTheme="minorEastAsia"/>
        </w:rPr>
        <w:t>(and thus highest effective temperatures)</w:t>
      </w:r>
      <w:r w:rsidR="002D64BB">
        <w:rPr>
          <w:rFonts w:eastAsiaTheme="minorEastAsia"/>
        </w:rPr>
        <w:t xml:space="preserve"> under applied electric fields before the rest of the lattice begins to respond, much as electrons in conventional semiconductors, or oxygen in high temperature ionic conductors such as zirconia do. </w:t>
      </w:r>
      <w:r w:rsidR="00563523">
        <w:rPr>
          <w:rFonts w:eastAsiaTheme="minorEastAsia"/>
        </w:rPr>
        <w:fldChar w:fldCharType="begin"/>
      </w:r>
      <w:r w:rsidR="00563523">
        <w:rPr>
          <w:rFonts w:eastAsiaTheme="minorEastAsia"/>
        </w:rPr>
        <w:instrText xml:space="preserve"> ADDIN ZOTERO_ITEM CSL_CITATION {"citationID":"cVBmVxIc","properties":{"formattedCitation":"[15]","plainCitation":"[15]","noteIndex":0},"citationItems":[{"id":457,"uris":["http://zotero.org/users/7517432/items/EC2X8YTG"],"itemData":{"id":457,"type":"article-journal","abstract":"Electrons in operating microelectronic semiconductor devices are accelerated by locally varying a strong electric ﬁeld to acquire eﬀective electron temperatures nonuniformly distributing in nanoscales and largely exceeding the temperature of the host crystal lattice. The thermal dynamics of electrons and the lattice are hence nontrivial and its understanding at nanoscales is decisively important for gaining a higher device performance. Here, we propose and demonstrate that in layered conductors the nonequilibrium nature between the electrons and the lattice can be explicitly pursued by simulating the conducting layer by separating it into two physical sheets representing, respectively, the electron and the lattice subsystems. We take, as an example of simulating GaAs devices, a 35 nm thick, 1 µm wide U-shaped conducting channel with 15 nm radius of curvature at the inner corner of the U-shaped bend, and ﬁnd a remarkable hot spot to develop due to hot-electron generation at the inner corner. The hot spot in terms of the electron temperature achieves a signiﬁcantly higher temperature and is of far sharper spatial distribution when compared to the hot spot in terms of the lattice temperature. A similar simulation calculation made on a metal (NiCr) narrow lead of similar geometry shows that a hot spot shows up as well at the inner corner, but its strength and the spatial proﬁles are largely diﬀerent from those in semiconductor devices; viz., the amplitude and the proﬁle of the electron system are similar to those of the lattice system, indicating quasi-equilibrium between the two subsystems. The remarkable diﬀerence between the semiconductor and the metal is interpreted to be due to the large diﬀerence in the electron speciﬁc heat, rather than the diﬀerence in the electron phonon interaction. This work will provide useful hints to a deeper understanding of the nonequilibrium properties of electrical conductors, through a simple and convenient method for modeling nonequilibrium layered conductors.","container-title":"EPL (Europhysics Letters)","DOI":"10.1209/0295-5075/128/17001","ISSN":"1286-4854","issue":"1","journalAbbreviation":"EPL","language":"en","page":"17001","source":"DOI.org (Crossref)","title":"Simulation of temperature profile for the electron and the lattice systems in laterally structured layered conductors","URL":"https://iopscience.iop.org/article/10.1209/0295-5075/128/17001","volume":"128","author":[{"family":"Yang","given":"L."},{"family":"Qian","given":"R. J."},{"family":"An","given":"Z. H."},{"family":"Komiyama","given":"S."},{"family":"Lu","given":"W."}],"accessed":{"date-parts":[["2022",4,25]]},"issued":{"date-parts":[["2019",11,20]]}}}],"schema":"https://github.com/citation-style-language/schema/raw/master/csl-citation.json"} </w:instrText>
      </w:r>
      <w:r w:rsidR="00563523">
        <w:rPr>
          <w:rFonts w:eastAsiaTheme="minorEastAsia"/>
        </w:rPr>
        <w:fldChar w:fldCharType="separate"/>
      </w:r>
      <w:r w:rsidR="00563523" w:rsidRPr="00563523">
        <w:rPr>
          <w:rFonts w:ascii="Calibri" w:hAnsi="Calibri" w:cs="Calibri"/>
        </w:rPr>
        <w:t>[15]</w:t>
      </w:r>
      <w:r w:rsidR="00563523">
        <w:rPr>
          <w:rFonts w:eastAsiaTheme="minorEastAsia"/>
        </w:rPr>
        <w:fldChar w:fldCharType="end"/>
      </w:r>
      <w:r w:rsidR="00563523">
        <w:rPr>
          <w:rFonts w:eastAsiaTheme="minorEastAsia"/>
        </w:rPr>
        <w:t xml:space="preserve">.  It stands to reason, that a very high charge carrier temperature may correspond to a proportionately low lattice temperature, as seen in </w:t>
      </w:r>
      <w:r w:rsidR="00563523">
        <w:rPr>
          <w:rFonts w:eastAsiaTheme="minorEastAsia"/>
        </w:rPr>
        <w:fldChar w:fldCharType="begin"/>
      </w:r>
      <w:r w:rsidR="00563523">
        <w:rPr>
          <w:rFonts w:eastAsiaTheme="minorEastAsia"/>
        </w:rPr>
        <w:instrText xml:space="preserve"> ADDIN ZOTERO_ITEM CSL_CITATION {"citationID":"RRNej7rF","properties":{"formattedCitation":"[15\\uc0\\u8211{}17]","plainCitation":"[15–17]","noteIndex":0},"citationItems":[{"id":457,"uris":["http://zotero.org/users/7517432/items/EC2X8YTG"],"itemData":{"id":457,"type":"article-journal","abstract":"Electrons in operating microelectronic semiconductor devices are accelerated by locally varying a strong electric ﬁeld to acquire eﬀective electron temperatures nonuniformly distributing in nanoscales and largely exceeding the temperature of the host crystal lattice. The thermal dynamics of electrons and the lattice are hence nontrivial and its understanding at nanoscales is decisively important for gaining a higher device performance. Here, we propose and demonstrate that in layered conductors the nonequilibrium nature between the electrons and the lattice can be explicitly pursued by simulating the conducting layer by separating it into two physical sheets representing, respectively, the electron and the lattice subsystems. We take, as an example of simulating GaAs devices, a 35 nm thick, 1 µm wide U-shaped conducting channel with 15 nm radius of curvature at the inner corner of the U-shaped bend, and ﬁnd a remarkable hot spot to develop due to hot-electron generation at the inner corner. The hot spot in terms of the electron temperature achieves a signiﬁcantly higher temperature and is of far sharper spatial distribution when compared to the hot spot in terms of the lattice temperature. A similar simulation calculation made on a metal (NiCr) narrow lead of similar geometry shows that a hot spot shows up as well at the inner corner, but its strength and the spatial proﬁles are largely diﬀerent from those in semiconductor devices; viz., the amplitude and the proﬁle of the electron system are similar to those of the lattice system, indicating quasi-equilibrium between the two subsystems. The remarkable diﬀerence between the semiconductor and the metal is interpreted to be due to the large diﬀerence in the electron speciﬁc heat, rather than the diﬀerence in the electron phonon interaction. This work will provide useful hints to a deeper understanding of the nonequilibrium properties of electrical conductors, through a simple and convenient method for modeling nonequilibrium layered conductors.","container-title":"EPL (Europhysics Letters)","DOI":"10.1209/0295-5075/128/17001","ISSN":"1286-4854","issue":"1","journalAbbreviation":"EPL","language":"en","page":"17001","source":"DOI.org (Crossref)","title":"Simulation of temperature profile for the electron and the lattice systems in laterally structured layered conductors","URL":"https://iopscience.iop.org/article/10.1209/0295-5075/128/17001","volume":"128","author":[{"family":"Yang","given":"L."},{"family":"Qian","given":"R. J."},{"family":"An","given":"Z. H."},{"family":"Komiyama","given":"S."},{"family":"Lu","given":"W."}],"accessed":{"date-parts":[["2022",4,25]]},"issued":{"date-parts":[["2019",11,20]]}}},{"id":432,"uris":["http://zotero.org/users/7517432/items/MRDKK8AJ"],"itemData":{"id":432,"type":"article-journal","abstract":"Exposure of highly deuterated materials to a low-energy (nom. 2 MeV) photon beam resulted in nuclear activity of both the parent metals of hafnium and erbium and a witness material (molybdenum) mixed with the reactants. Gamma spectral analysis of all deuterated materials, ErD2.8+C36D74+Mo and HfD2+C36D74+Mo, showed that nuclear processes had occurred as shown by unique gamma signatures. For the deuterated erbium specimens, posttest gamma spectra showed evidence of radioisotopes of erbium (163Er and 171Er) and of molybdenum (99Mo and 101Mo) and by beta decay, technetium (99mTc and 101Tc). For the deuterated hafnium specimens, posttest gamma spectra showed evidence of radioisotopes of hafnium (180mHf and 181Hf) and molybdenum (99Mo and 101Mo), and by beta decay, technetium (99mTc and 101Tc). In contrast, when either the hydrogenated or non-gas-loaded erbium or hafnium materials were exposed to the gamma flux, the gamma spectra revealed no new isotopes. Neutron activation materials showed evidence of thermal and epithermal neutrons. CR–39 solid-state nuclear track detectors showed evidence of fast neutrons with energies between 1.4 and 2.5 MeV and several instances of triple tracks, indicating &gt;10 MeV neutrons. Further study is required to determine the mechanism causing the nuclear activity.","language":"en","page":"32","source":"Zotero","title":"Experimental Observations of Nuclear Activity in Deuterated Materials Subjected to a Low-Energy Photon Beam","author":[{"family":"Steinetz","given":"Bruce M"},{"family":"Benyo","given":"Theresa L"},{"family":"Pines","given":"Vladimir"},{"family":"Pines","given":"Marianna"},{"family":"Consulting","given":"PineSci"},{"family":"Forsley","given":"Lawrence P"},{"family":"Corporation","given":"JWK"},{"family":"Westmeyer","given":"Paul A"},{"family":"Chait","given":"Arnon"},{"family":"Becks","given":"Michael D"},{"family":"Martin","given":"Richard E"},{"family":"Hendricks","given":"Robert C"},{"family":"Penney","given":"Nicholas"},{"family":"Marsolais","given":"Annette M"},{"family":"Kamm","given":"Tracy R"}],"issued":{"date-parts":[["2017"]]}}},{"id":454,"uris":["http://zotero.org/users/7517432/items/8QNLLM4E"],"itemData":{"id":454,"type":"article-journal","container-title":"Physical Review C","DOI":"10.1103/PhysRevC.101.044610","ISSN":"2469-9985, 2469-9993","issue":"4","journalAbbreviation":"Phys. Rev. C","language":"en","page":"044610","source":"DOI.org (Crossref)","title":"Novel nuclear reactions observed in bremsstrahlung-irradiated deuterated metals","URL":"https://link.aps.org/doi/10.1103/PhysRevC.101.044610","volume":"101","author":[{"family":"Steinetz","given":"Bruce M."},{"family":"Benyo","given":"Theresa L."},{"family":"Chait","given":"Arnon"},{"family":"Hendricks","given":"Robert C."},{"family":"Forsley","given":"Lawrence P."},{"family":"Baramsai","given":"Bayarbadrakh"},{"family":"Ugorowski","given":"Philip B."},{"family":"Becks","given":"Michael D."},{"family":"Pines","given":"Vladimir"},{"family":"Pines","given":"Marianna"},{"family":"Martin","given":"Richard E."},{"family":"Penney","given":"Nicholas"},{"family":"Fralick","given":"Gustave C."},{"family":"Sandifer","given":"Carl E."}],"accessed":{"date-parts":[["2022",4,25]]},"issued":{"date-parts":[["2020",4,20]]}}}],"schema":"https://github.com/citation-style-language/schema/raw/master/csl-citation.json"} </w:instrText>
      </w:r>
      <w:r w:rsidR="00563523">
        <w:rPr>
          <w:rFonts w:eastAsiaTheme="minorEastAsia"/>
        </w:rPr>
        <w:fldChar w:fldCharType="separate"/>
      </w:r>
      <w:r w:rsidR="00563523" w:rsidRPr="00563523">
        <w:rPr>
          <w:rFonts w:ascii="Calibri" w:hAnsi="Calibri" w:cs="Calibri"/>
          <w:szCs w:val="24"/>
        </w:rPr>
        <w:t>[15–17]</w:t>
      </w:r>
      <w:r w:rsidR="00563523">
        <w:rPr>
          <w:rFonts w:eastAsiaTheme="minorEastAsia"/>
        </w:rPr>
        <w:fldChar w:fldCharType="end"/>
      </w:r>
      <w:r w:rsidR="00563523">
        <w:rPr>
          <w:rFonts w:eastAsiaTheme="minorEastAsia"/>
        </w:rPr>
        <w:t xml:space="preserve"> given a sufficiently large applied electric field and hydrogen</w:t>
      </w:r>
      <w:r w:rsidR="00092158">
        <w:rPr>
          <w:rFonts w:eastAsiaTheme="minorEastAsia"/>
        </w:rPr>
        <w:t>(Deuterium)</w:t>
      </w:r>
      <w:r w:rsidR="00563523">
        <w:rPr>
          <w:rFonts w:eastAsiaTheme="minorEastAsia"/>
        </w:rPr>
        <w:t xml:space="preserve"> ions sufficiently freed by pressure degeneracy in a dense ice phase. </w:t>
      </w:r>
      <w:r w:rsidR="00BF2227">
        <w:rPr>
          <w:rFonts w:eastAsiaTheme="minorEastAsia"/>
        </w:rPr>
        <w:t xml:space="preserve"> Thus, we have the potential to setup the conditions of D-D </w:t>
      </w:r>
      <w:proofErr w:type="gramStart"/>
      <w:r w:rsidR="00BF2227">
        <w:rPr>
          <w:rFonts w:eastAsiaTheme="minorEastAsia"/>
        </w:rPr>
        <w:t>fusion, and</w:t>
      </w:r>
      <w:proofErr w:type="gramEnd"/>
      <w:r w:rsidR="00BF2227">
        <w:rPr>
          <w:rFonts w:eastAsiaTheme="minorEastAsia"/>
        </w:rPr>
        <w:t xml:space="preserve"> given sufficient carrier temperatures by the application of a large electric field to a semiconducting dense deuterated ice phase, the potential for CNO fusion of Deuterium</w:t>
      </w:r>
      <w:r w:rsidR="00122A58">
        <w:rPr>
          <w:rFonts w:eastAsiaTheme="minorEastAsia"/>
        </w:rPr>
        <w:t>.</w:t>
      </w:r>
      <w:r w:rsidR="003A71DB">
        <w:rPr>
          <w:rFonts w:eastAsiaTheme="minorEastAsia"/>
        </w:rPr>
        <w:t xml:space="preserve"> Returning to our discussion of the Lawson triple product, the effective number density of </w:t>
      </w:r>
      <w:r w:rsidR="00C228F3">
        <w:rPr>
          <w:rFonts w:eastAsiaTheme="minorEastAsia"/>
        </w:rPr>
        <w:t>Deuterium</w:t>
      </w:r>
      <w:r w:rsidR="003A71DB">
        <w:rPr>
          <w:rFonts w:eastAsiaTheme="minorEastAsia"/>
        </w:rPr>
        <w:t xml:space="preserve"> in such a dense ice would</w:t>
      </w:r>
      <w:r w:rsidR="00332E85">
        <w:rPr>
          <w:rFonts w:eastAsiaTheme="minorEastAsia"/>
        </w:rPr>
        <w:t xml:space="preserve"> be</w:t>
      </w:r>
      <w:r w:rsidR="003A71DB">
        <w:rPr>
          <w:rFonts w:eastAsiaTheme="minorEastAsia"/>
        </w:rPr>
        <w:t xml:space="preserve"> of order </w:t>
      </w:r>
      <m:oMath>
        <m:r>
          <w:rPr>
            <w:rFonts w:ascii="Cambria Math" w:eastAsiaTheme="minorEastAsia" w:hAnsi="Cambria Math"/>
          </w:rPr>
          <m:t>6.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8</m:t>
            </m:r>
          </m:sup>
        </m:sSup>
        <m:r>
          <w:rPr>
            <w:rFonts w:ascii="Cambria Math" w:eastAsiaTheme="minorEastAsia" w:hAnsi="Cambria Math"/>
          </w:rPr>
          <m:t xml:space="preserve"> D2O molecules/</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3A71DB">
        <w:rPr>
          <w:rStyle w:val="qv3wpe"/>
        </w:rPr>
        <w:t xml:space="preserve">) Further, because there are essentially two fuel nuclei (D) per D2O molecule, there is twice that again in viable fuel, thus the actual number density of fuel nuclei, assuming no CNO fusion takes place would be </w:t>
      </w:r>
      <m:oMath>
        <m:r>
          <w:rPr>
            <w:rFonts w:ascii="Cambria Math" w:eastAsiaTheme="minorEastAsia" w:hAnsi="Cambria Math"/>
          </w:rPr>
          <m:t>1.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9</m:t>
            </m:r>
          </m:sup>
        </m:sSup>
        <m:r>
          <w:rPr>
            <w:rFonts w:ascii="Cambria Math" w:eastAsiaTheme="minorEastAsia" w:hAnsi="Cambria Math"/>
          </w:rPr>
          <m:t xml:space="preserve"> D molecules/</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3A71DB">
        <w:rPr>
          <w:rStyle w:val="qv3wpe"/>
        </w:rPr>
        <w:t xml:space="preserve">)…if D-O fusion and subsequent CNO fusion begins at the temperatures and pressures we could achieve, our number density increases potentially to </w:t>
      </w:r>
      <m:oMath>
        <m:r>
          <w:rPr>
            <w:rFonts w:ascii="Cambria Math" w:eastAsiaTheme="minorEastAsia" w:hAnsi="Cambria Math"/>
          </w:rPr>
          <m:t>1.9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9</m:t>
            </m:r>
          </m:sup>
        </m:sSup>
        <m:r>
          <w:rPr>
            <w:rFonts w:ascii="Cambria Math" w:eastAsiaTheme="minorEastAsia" w:hAnsi="Cambria Math"/>
          </w:rPr>
          <m:t xml:space="preserve"> fuel molecules/</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3A71DB">
        <w:rPr>
          <w:rStyle w:val="qv3wpe"/>
        </w:rPr>
        <w:t>)</w:t>
      </w:r>
      <w:r w:rsidR="006D1BF4">
        <w:rPr>
          <w:rStyle w:val="qv3wpe"/>
        </w:rPr>
        <w:t>. Thusly we have already got a big head start on conventional fusion approaches!</w:t>
      </w:r>
    </w:p>
    <w:p w14:paraId="23B9E1A7" w14:textId="22F9BF10" w:rsidR="003A71DB" w:rsidRDefault="003A71DB" w:rsidP="002514F5">
      <w:pPr>
        <w:jc w:val="both"/>
        <w:rPr>
          <w:rFonts w:eastAsiaTheme="minorEastAsia"/>
        </w:rPr>
      </w:pPr>
      <w:r>
        <w:rPr>
          <w:rFonts w:eastAsiaTheme="minorEastAsia"/>
        </w:rPr>
        <w:t>Now if only we could attain the temperatures for fusion of these thusly degenerated</w:t>
      </w:r>
      <w:r w:rsidR="009C7459">
        <w:rPr>
          <w:rFonts w:eastAsiaTheme="minorEastAsia"/>
        </w:rPr>
        <w:t>, densely packed freely flowing</w:t>
      </w:r>
      <w:r>
        <w:rPr>
          <w:rFonts w:eastAsiaTheme="minorEastAsia"/>
        </w:rPr>
        <w:t xml:space="preserve"> and </w:t>
      </w:r>
      <w:r w:rsidR="009C7459">
        <w:rPr>
          <w:rFonts w:eastAsiaTheme="minorEastAsia"/>
        </w:rPr>
        <w:t xml:space="preserve">coulomb </w:t>
      </w:r>
      <w:r>
        <w:rPr>
          <w:rFonts w:eastAsiaTheme="minorEastAsia"/>
        </w:rPr>
        <w:t>screened deuterium charge carriers!</w:t>
      </w:r>
      <w:r w:rsidR="009C7459">
        <w:rPr>
          <w:rFonts w:eastAsiaTheme="minorEastAsia"/>
        </w:rPr>
        <w:t xml:space="preserve"> </w:t>
      </w:r>
    </w:p>
    <w:p w14:paraId="62238773" w14:textId="67FA4460" w:rsidR="009C7459" w:rsidRDefault="009C7459" w:rsidP="002514F5">
      <w:pPr>
        <w:jc w:val="both"/>
        <w:rPr>
          <w:rFonts w:eastAsiaTheme="minorEastAsia"/>
        </w:rPr>
      </w:pPr>
      <w:r>
        <w:rPr>
          <w:rFonts w:eastAsiaTheme="minorEastAsia"/>
        </w:rPr>
        <w:t xml:space="preserve">It is a </w:t>
      </w:r>
      <w:r w:rsidR="00026D4D">
        <w:rPr>
          <w:rFonts w:eastAsiaTheme="minorEastAsia"/>
        </w:rPr>
        <w:t>well-known</w:t>
      </w:r>
      <w:r>
        <w:rPr>
          <w:rFonts w:eastAsiaTheme="minorEastAsia"/>
        </w:rPr>
        <w:t xml:space="preserve"> fact in electrical engineering that capacitors leak charge and contain large electric fields. In fact, it is a large point of research to increase the fields sustainable by capacitors for power electronic systems. </w:t>
      </w:r>
      <w:r w:rsidR="00336A01">
        <w:rPr>
          <w:rFonts w:eastAsiaTheme="minorEastAsia"/>
        </w:rPr>
        <w:t>Some such systems, in the modern day made by CREE and others can attain field strengths internally of ~</w:t>
      </w:r>
      <w:r w:rsidR="005872FF">
        <w:rPr>
          <w:rFonts w:eastAsiaTheme="minorEastAsia"/>
        </w:rPr>
        <w:t>3</w:t>
      </w:r>
      <w:r w:rsidR="00336A01">
        <w:rPr>
          <w:rFonts w:eastAsiaTheme="minorEastAsia"/>
        </w:rPr>
        <w:t xml:space="preserve">0 MV/cm, with modest or negligible leakage rates. </w:t>
      </w:r>
      <w:r w:rsidR="007C1503">
        <w:rPr>
          <w:rFonts w:eastAsiaTheme="minorEastAsia"/>
        </w:rPr>
        <w:t xml:space="preserve">Such a field applied to our </w:t>
      </w:r>
      <w:r w:rsidR="00C441DF">
        <w:rPr>
          <w:rFonts w:eastAsiaTheme="minorEastAsia"/>
        </w:rPr>
        <w:t xml:space="preserve">deuterium </w:t>
      </w:r>
      <w:r w:rsidR="007C1503">
        <w:rPr>
          <w:rFonts w:eastAsiaTheme="minorEastAsia"/>
        </w:rPr>
        <w:t>charge carriers in our</w:t>
      </w:r>
      <w:r w:rsidR="00C441DF">
        <w:rPr>
          <w:rFonts w:eastAsiaTheme="minorEastAsia"/>
        </w:rPr>
        <w:t xml:space="preserve"> dense</w:t>
      </w:r>
      <w:r w:rsidR="007C1503">
        <w:rPr>
          <w:rFonts w:eastAsiaTheme="minorEastAsia"/>
        </w:rPr>
        <w:t xml:space="preserve"> ice</w:t>
      </w:r>
      <w:r w:rsidR="00C441DF">
        <w:rPr>
          <w:rFonts w:eastAsiaTheme="minorEastAsia"/>
        </w:rPr>
        <w:t xml:space="preserve"> VII</w:t>
      </w:r>
      <w:r w:rsidR="007C1503">
        <w:rPr>
          <w:rFonts w:eastAsiaTheme="minorEastAsia"/>
        </w:rPr>
        <w:t xml:space="preserve"> lattice would generate a</w:t>
      </w:r>
      <w:r w:rsidR="003160C8">
        <w:rPr>
          <w:rFonts w:eastAsiaTheme="minorEastAsia"/>
        </w:rPr>
        <w:t xml:space="preserve"> fuel</w:t>
      </w:r>
      <w:r w:rsidR="007C1503">
        <w:rPr>
          <w:rFonts w:eastAsiaTheme="minorEastAsia"/>
        </w:rPr>
        <w:t xml:space="preserve"> temperature of </w:t>
      </w:r>
      <w:r w:rsidR="005872FF">
        <w:rPr>
          <w:rFonts w:eastAsiaTheme="minorEastAsia"/>
        </w:rPr>
        <w:t>3</w:t>
      </w:r>
      <w:r w:rsidR="007C1503">
        <w:rPr>
          <w:rFonts w:eastAsiaTheme="minorEastAsia"/>
        </w:rPr>
        <w:t>0 MeV</w:t>
      </w:r>
      <w:r w:rsidR="00C441DF">
        <w:rPr>
          <w:rFonts w:eastAsiaTheme="minorEastAsia"/>
        </w:rPr>
        <w:t xml:space="preserve"> given an accelerating distance of 1 cm. </w:t>
      </w:r>
      <w:r w:rsidR="00297E68">
        <w:rPr>
          <w:rFonts w:eastAsiaTheme="minorEastAsia"/>
        </w:rPr>
        <w:t xml:space="preserve">less, given smaller distances. If we compare that figure to the 15 KeV temperatures present in the core of the sun, or even the 200 KeV of ITER, the relative ease of generating large carrier ion temperatures inside a </w:t>
      </w:r>
      <w:proofErr w:type="gramStart"/>
      <w:r w:rsidR="00297E68">
        <w:rPr>
          <w:rFonts w:eastAsiaTheme="minorEastAsia"/>
        </w:rPr>
        <w:t>solid state</w:t>
      </w:r>
      <w:proofErr w:type="gramEnd"/>
      <w:r w:rsidR="00297E68">
        <w:rPr>
          <w:rFonts w:eastAsiaTheme="minorEastAsia"/>
        </w:rPr>
        <w:t xml:space="preserve"> system using of</w:t>
      </w:r>
      <w:r w:rsidR="008627E2">
        <w:rPr>
          <w:rFonts w:eastAsiaTheme="minorEastAsia"/>
        </w:rPr>
        <w:t>f</w:t>
      </w:r>
      <w:r w:rsidR="00297E68">
        <w:rPr>
          <w:rFonts w:eastAsiaTheme="minorEastAsia"/>
        </w:rPr>
        <w:t xml:space="preserve"> the shelf technology begins to appear feasible. </w:t>
      </w:r>
      <w:r w:rsidR="00812235">
        <w:rPr>
          <w:rFonts w:eastAsiaTheme="minorEastAsia"/>
        </w:rPr>
        <w:t>Further, even if we reduce the accelerating distance to ~ 100 micron, we find that the potential ion temperatures remain quite high at some ~</w:t>
      </w:r>
      <w:r w:rsidR="005872FF">
        <w:rPr>
          <w:rFonts w:eastAsiaTheme="minorEastAsia"/>
        </w:rPr>
        <w:t>3</w:t>
      </w:r>
      <w:r w:rsidR="00812235">
        <w:rPr>
          <w:rFonts w:eastAsiaTheme="minorEastAsia"/>
        </w:rPr>
        <w:t xml:space="preserve">00 KeV. </w:t>
      </w:r>
      <w:r w:rsidR="001B4D45">
        <w:rPr>
          <w:rFonts w:eastAsiaTheme="minorEastAsia"/>
        </w:rPr>
        <w:t xml:space="preserve"> If we could just find a way to build a capacitor </w:t>
      </w:r>
      <w:r w:rsidR="001B4D45">
        <w:rPr>
          <w:rFonts w:eastAsiaTheme="minorEastAsia"/>
        </w:rPr>
        <w:lastRenderedPageBreak/>
        <w:t xml:space="preserve">that could stably contain deuterated </w:t>
      </w:r>
      <w:proofErr w:type="gramStart"/>
      <w:r w:rsidR="001B4D45">
        <w:rPr>
          <w:rFonts w:eastAsiaTheme="minorEastAsia"/>
        </w:rPr>
        <w:t>Ice VII</w:t>
      </w:r>
      <w:proofErr w:type="gramEnd"/>
      <w:r w:rsidR="001B4D45">
        <w:rPr>
          <w:rFonts w:eastAsiaTheme="minorEastAsia"/>
        </w:rPr>
        <w:t xml:space="preserve"> we would have all three elements of the Lawson criterion down pat and the perfect recipe for a compact, solid state, low cost fusion reactor using abundant and available fuel and materials, to generate tremendous power per unit volume for extended periods of time!</w:t>
      </w:r>
    </w:p>
    <w:p w14:paraId="0CB09188" w14:textId="68273761" w:rsidR="008627E2" w:rsidRDefault="008627E2" w:rsidP="002514F5">
      <w:pPr>
        <w:jc w:val="both"/>
        <w:rPr>
          <w:rFonts w:eastAsiaTheme="minorEastAsia"/>
        </w:rPr>
      </w:pPr>
      <w:r>
        <w:rPr>
          <w:rFonts w:eastAsiaTheme="minorEastAsia"/>
        </w:rPr>
        <w:t xml:space="preserve">To demonstrate this, the Lawson criterion is restated for reference below: </w:t>
      </w:r>
    </w:p>
    <w:p w14:paraId="7D21C8B2" w14:textId="77777777" w:rsidR="008627E2" w:rsidRPr="002514F5" w:rsidRDefault="009D34D5" w:rsidP="008627E2">
      <w:pPr>
        <w:jc w:val="cente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nT</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eastAsiaTheme="minorEastAsia" w:hAnsi="Cambria Math"/>
            </w:rPr>
            <m:t xml:space="preserve"> (1)</m:t>
          </m:r>
        </m:oMath>
      </m:oMathPara>
    </w:p>
    <w:p w14:paraId="53F41A14" w14:textId="77777777" w:rsidR="008627E2" w:rsidRDefault="008627E2" w:rsidP="008627E2">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short for Lawson criterion triple product, </w:t>
      </w:r>
      <m:oMath>
        <m:r>
          <w:rPr>
            <w:rFonts w:ascii="Cambria Math" w:hAnsi="Cambria Math"/>
          </w:rPr>
          <m:t>n</m:t>
        </m:r>
      </m:oMath>
      <w:r>
        <w:rPr>
          <w:rFonts w:eastAsiaTheme="minorEastAsia"/>
        </w:rPr>
        <w:t xml:space="preserve"> is the number density of fuel nuclei, </w:t>
      </w:r>
      <m:oMath>
        <m:r>
          <w:rPr>
            <w:rFonts w:ascii="Cambria Math" w:hAnsi="Cambria Math"/>
          </w:rPr>
          <m:t>T</m:t>
        </m:r>
      </m:oMath>
      <w:r>
        <w:rPr>
          <w:rFonts w:eastAsiaTheme="minorEastAsia"/>
        </w:rPr>
        <w:t xml:space="preserve"> is the gaussian average temperature of those nuclei, and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rPr>
          <w:rFonts w:eastAsiaTheme="minorEastAsia"/>
        </w:rPr>
        <w:t xml:space="preserve"> is the confinement time of the reactants in a fusion system, with respect to the forgoing parameters.</w:t>
      </w:r>
    </w:p>
    <w:p w14:paraId="43846678" w14:textId="26A4E03E" w:rsidR="008627E2" w:rsidRDefault="008627E2" w:rsidP="002514F5">
      <w:pPr>
        <w:jc w:val="both"/>
        <w:rPr>
          <w:rFonts w:eastAsiaTheme="minorEastAsia"/>
        </w:rPr>
      </w:pPr>
      <w:r>
        <w:rPr>
          <w:rFonts w:eastAsiaTheme="minorEastAsia"/>
        </w:rPr>
        <w:t xml:space="preserve">Assuming we operate at the stable pressure of Ice VII at from room temperature to 1000K, which is approximately, 20 </w:t>
      </w:r>
      <w:proofErr w:type="spellStart"/>
      <w:r>
        <w:rPr>
          <w:rFonts w:eastAsiaTheme="minorEastAsia"/>
        </w:rPr>
        <w:t>GPa</w:t>
      </w:r>
      <w:proofErr w:type="spellEnd"/>
      <w:r>
        <w:rPr>
          <w:rFonts w:eastAsiaTheme="minorEastAsia"/>
        </w:rPr>
        <w:t xml:space="preserve">, which corresponds to a density of 1.9g/cc, then our number density from earlier is </w:t>
      </w:r>
      <m:oMath>
        <m:r>
          <w:rPr>
            <w:rFonts w:ascii="Cambria Math" w:eastAsiaTheme="minorEastAsia" w:hAnsi="Cambria Math"/>
          </w:rPr>
          <m:t>1.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9</m:t>
            </m:r>
          </m:sup>
        </m:sSup>
        <m:r>
          <w:rPr>
            <w:rFonts w:ascii="Cambria Math" w:eastAsiaTheme="minorEastAsia" w:hAnsi="Cambria Math"/>
          </w:rPr>
          <m:t xml:space="preserve"> D molecules/</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Pr>
          <w:rStyle w:val="qv3wpe"/>
        </w:rPr>
        <w:t xml:space="preserve">, while our </w:t>
      </w:r>
      <m:oMath>
        <m:r>
          <w:rPr>
            <w:rFonts w:ascii="Cambria Math" w:hAnsi="Cambria Math"/>
          </w:rPr>
          <m:t>T</m:t>
        </m:r>
      </m:oMath>
      <w:r>
        <w:rPr>
          <w:rFonts w:eastAsiaTheme="minorEastAsia"/>
        </w:rPr>
        <w:t>, given the effective fuel ion temperature attainable in a solid state lattice for hydrogen charge carriers free to move in the fermi sea under the influence of our 40 MV/cm, or 4 KV/micrometer, electric field</w:t>
      </w:r>
      <w:r w:rsidR="00411847">
        <w:rPr>
          <w:rFonts w:eastAsiaTheme="minorEastAsia"/>
        </w:rPr>
        <w:t xml:space="preserve"> would be ~</w:t>
      </w:r>
      <w:r w:rsidR="005872FF">
        <w:rPr>
          <w:rFonts w:eastAsiaTheme="minorEastAsia"/>
        </w:rPr>
        <w:t>3</w:t>
      </w:r>
      <w:r w:rsidR="00411847">
        <w:rPr>
          <w:rFonts w:eastAsiaTheme="minorEastAsia"/>
        </w:rPr>
        <w:t xml:space="preserve">00 KeV. If we assume a standard capacitor operating frequency on the low end of what is available off the shelf at 1KHz, that </w:t>
      </w:r>
      <w:proofErr w:type="gramStart"/>
      <w:r w:rsidR="00411847">
        <w:rPr>
          <w:rFonts w:eastAsiaTheme="minorEastAsia"/>
        </w:rPr>
        <w:t>would</w:t>
      </w:r>
      <w:proofErr w:type="gramEnd"/>
      <w:r w:rsidR="00411847">
        <w:rPr>
          <w:rFonts w:eastAsiaTheme="minorEastAsia"/>
        </w:rPr>
        <w:t xml:space="preserve"> correspond to a confinement time </w:t>
      </w:r>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 xml:space="preserve"> </m:t>
        </m:r>
      </m:oMath>
      <w:r w:rsidR="00411847">
        <w:rPr>
          <w:rFonts w:eastAsiaTheme="minorEastAsia"/>
        </w:rPr>
        <w:t>of 1 millisecond, or 0.001 seconds. Thus equation 1 becomes:</w:t>
      </w:r>
    </w:p>
    <w:p w14:paraId="36667B22" w14:textId="6B7A1F27" w:rsidR="00411847" w:rsidRPr="004A6868" w:rsidRDefault="009D34D5" w:rsidP="00411847">
      <w:pPr>
        <w:jc w:val="cente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r>
            <w:rPr>
              <w:rFonts w:ascii="Cambria Math" w:eastAsiaTheme="minorEastAsia" w:hAnsi="Cambria Math"/>
            </w:rPr>
            <m:t>1.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9</m:t>
              </m:r>
            </m:sup>
          </m:sSup>
          <m:r>
            <w:rPr>
              <w:rFonts w:ascii="Cambria Math" w:eastAsiaTheme="minorEastAsia" w:hAnsi="Cambria Math"/>
            </w:rPr>
            <m:t xml:space="preserve"> D</m:t>
          </m:r>
          <m:f>
            <m:fPr>
              <m:ctrlPr>
                <w:rPr>
                  <w:rFonts w:ascii="Cambria Math" w:eastAsiaTheme="minorEastAsia" w:hAnsi="Cambria Math"/>
                  <w:i/>
                </w:rPr>
              </m:ctrlPr>
            </m:fPr>
            <m:num>
              <m:r>
                <w:rPr>
                  <w:rFonts w:ascii="Cambria Math" w:eastAsiaTheme="minorEastAsia" w:hAnsi="Cambria Math"/>
                </w:rPr>
                <m:t>molecules</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r>
            <w:rPr>
              <w:rFonts w:ascii="Cambria Math" w:hAnsi="Cambria Math"/>
            </w:rPr>
            <m:t xml:space="preserve">* </m:t>
          </m:r>
          <m:r>
            <m:rPr>
              <m:sty m:val="p"/>
            </m:rPr>
            <w:rPr>
              <w:rFonts w:ascii="Cambria Math" w:eastAsiaTheme="minorEastAsia" w:hAnsi="Cambria Math"/>
            </w:rPr>
            <m:t>300 KeV</m:t>
          </m:r>
          <m:r>
            <m:rPr>
              <m:sty m:val="p"/>
            </m:rPr>
            <w:rPr>
              <w:rFonts w:ascii="Cambria Math" w:eastAsiaTheme="minorEastAsia" w:hAnsi="Cambria Math" w:cs="Cambria Math"/>
            </w:rPr>
            <m:t>*</m:t>
          </m:r>
          <m:r>
            <w:rPr>
              <w:rFonts w:ascii="Cambria Math" w:hAnsi="Cambria Math"/>
            </w:rPr>
            <m:t>0.001 seconds</m:t>
          </m:r>
          <m:r>
            <w:rPr>
              <w:rFonts w:ascii="Cambria Math" w:eastAsiaTheme="minorEastAsia" w:hAnsi="Cambria Math"/>
            </w:rPr>
            <m:t xml:space="preserve"> (1)</m:t>
          </m:r>
        </m:oMath>
      </m:oMathPara>
    </w:p>
    <w:p w14:paraId="5DE56DEE" w14:textId="4A7704E6" w:rsidR="004A6868" w:rsidRPr="002514F5" w:rsidRDefault="009D34D5" w:rsidP="00411847">
      <w:pPr>
        <w:jc w:val="cente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r>
            <w:rPr>
              <w:rFonts w:ascii="Cambria Math" w:eastAsiaTheme="minorEastAsia" w:hAnsi="Cambria Math"/>
            </w:rPr>
            <m:t>3.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8</m:t>
              </m:r>
            </m:sup>
          </m:sSup>
          <m:f>
            <m:fPr>
              <m:ctrlPr>
                <w:rPr>
                  <w:rFonts w:ascii="Cambria Math" w:eastAsiaTheme="minorEastAsia" w:hAnsi="Cambria Math"/>
                  <w:i/>
                </w:rPr>
              </m:ctrlPr>
            </m:fPr>
            <m:num>
              <m:r>
                <w:rPr>
                  <w:rFonts w:ascii="Cambria Math" w:eastAsiaTheme="minorEastAsia" w:hAnsi="Cambria Math"/>
                </w:rPr>
                <m:t>KeV*s</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m:oMathPara>
    </w:p>
    <w:p w14:paraId="6AA74E86" w14:textId="3172AB54" w:rsidR="00411847" w:rsidRDefault="001600BE" w:rsidP="002514F5">
      <w:pPr>
        <w:jc w:val="both"/>
        <w:rPr>
          <w:rFonts w:eastAsiaTheme="minorEastAsia"/>
        </w:rPr>
      </w:pPr>
      <w:r>
        <w:rPr>
          <w:rFonts w:eastAsiaTheme="minorEastAsia"/>
        </w:rPr>
        <w:t>This is 7 orders of magnitude beyond the typical Lawson criterion value for fusion ignition</w:t>
      </w:r>
      <w:r w:rsidR="00B7253C">
        <w:rPr>
          <w:rFonts w:eastAsiaTheme="minorEastAsia"/>
        </w:rPr>
        <w:t>.</w:t>
      </w:r>
      <w:r>
        <w:rPr>
          <w:rFonts w:eastAsiaTheme="minorEastAsia"/>
        </w:rPr>
        <w:t xml:space="preserve"> If we could only make and sustain such pressure!</w:t>
      </w:r>
    </w:p>
    <w:p w14:paraId="61BE1644" w14:textId="48613EE2" w:rsidR="001B4D45" w:rsidRDefault="00D22CD0" w:rsidP="002514F5">
      <w:pPr>
        <w:jc w:val="both"/>
        <w:rPr>
          <w:rFonts w:eastAsiaTheme="minorEastAsia"/>
        </w:rPr>
      </w:pPr>
      <w:r>
        <w:rPr>
          <w:rFonts w:eastAsiaTheme="minorEastAsia"/>
          <w:noProof/>
        </w:rPr>
        <mc:AlternateContent>
          <mc:Choice Requires="wpg">
            <w:drawing>
              <wp:anchor distT="0" distB="0" distL="114300" distR="114300" simplePos="0" relativeHeight="251670528" behindDoc="0" locked="0" layoutInCell="1" allowOverlap="1" wp14:anchorId="71B3A5AB" wp14:editId="7A1F349A">
                <wp:simplePos x="0" y="0"/>
                <wp:positionH relativeFrom="column">
                  <wp:posOffset>2763982</wp:posOffset>
                </wp:positionH>
                <wp:positionV relativeFrom="paragraph">
                  <wp:posOffset>4849</wp:posOffset>
                </wp:positionV>
                <wp:extent cx="3170555" cy="2989580"/>
                <wp:effectExtent l="0" t="0" r="0" b="1270"/>
                <wp:wrapSquare wrapText="bothSides"/>
                <wp:docPr id="13" name="Group 13"/>
                <wp:cNvGraphicFramePr/>
                <a:graphic xmlns:a="http://schemas.openxmlformats.org/drawingml/2006/main">
                  <a:graphicData uri="http://schemas.microsoft.com/office/word/2010/wordprocessingGroup">
                    <wpg:wgp>
                      <wpg:cNvGrpSpPr/>
                      <wpg:grpSpPr>
                        <a:xfrm>
                          <a:off x="0" y="0"/>
                          <a:ext cx="3170555" cy="2989580"/>
                          <a:chOff x="0" y="0"/>
                          <a:chExt cx="3170555" cy="2989580"/>
                        </a:xfrm>
                      </wpg:grpSpPr>
                      <pic:pic xmlns:pic="http://schemas.openxmlformats.org/drawingml/2006/picture">
                        <pic:nvPicPr>
                          <pic:cNvPr id="11" name="Picture 11" descr="Shape&#10;&#10;Description automatically generated with low confidence"/>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70555" cy="2527935"/>
                          </a:xfrm>
                          <a:prstGeom prst="rect">
                            <a:avLst/>
                          </a:prstGeom>
                        </pic:spPr>
                      </pic:pic>
                      <wps:wsp>
                        <wps:cNvPr id="12" name="Text Box 12"/>
                        <wps:cNvSpPr txBox="1"/>
                        <wps:spPr>
                          <a:xfrm>
                            <a:off x="0" y="2583815"/>
                            <a:ext cx="3170555" cy="405765"/>
                          </a:xfrm>
                          <a:prstGeom prst="rect">
                            <a:avLst/>
                          </a:prstGeom>
                          <a:solidFill>
                            <a:prstClr val="white"/>
                          </a:solidFill>
                          <a:ln>
                            <a:noFill/>
                          </a:ln>
                        </wps:spPr>
                        <wps:txbx>
                          <w:txbxContent>
                            <w:p w14:paraId="6B1234A4" w14:textId="0CC0E732" w:rsidR="00D22CD0" w:rsidRDefault="00D22CD0" w:rsidP="00D22CD0">
                              <w:pPr>
                                <w:pStyle w:val="Caption"/>
                                <w:rPr>
                                  <w:noProof/>
                                </w:rPr>
                              </w:pPr>
                              <w:r>
                                <w:t xml:space="preserve">Figure </w:t>
                              </w:r>
                              <w:r w:rsidR="009D34D5">
                                <w:fldChar w:fldCharType="begin"/>
                              </w:r>
                              <w:r w:rsidR="009D34D5">
                                <w:instrText xml:space="preserve"> SEQ Figure \* ARABIC </w:instrText>
                              </w:r>
                              <w:r w:rsidR="009D34D5">
                                <w:fldChar w:fldCharType="separate"/>
                              </w:r>
                              <w:r w:rsidR="001A1441">
                                <w:rPr>
                                  <w:noProof/>
                                </w:rPr>
                                <w:t>4</w:t>
                              </w:r>
                              <w:r w:rsidR="009D34D5">
                                <w:rPr>
                                  <w:noProof/>
                                </w:rPr>
                                <w:fldChar w:fldCharType="end"/>
                              </w:r>
                              <w:r>
                                <w:t xml:space="preserve">. A representative cartoon of a diamond anvil cell from </w:t>
                              </w:r>
                              <w:proofErr w:type="spellStart"/>
                              <w:r>
                                <w:t>wikipedia</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B3A5AB" id="Group 13" o:spid="_x0000_s1036" style="position:absolute;left:0;text-align:left;margin-left:217.65pt;margin-top:.4pt;width:249.65pt;height:235.4pt;z-index:251670528" coordsize="31705,2989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">
                <v:shape id="Picture 11" o:spid="_x0000_s1037" type="#_x0000_t75" alt="Shape&#10;&#10;Description automatically generated with low confidence" style="position:absolute;width:31705;height:25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">
                  <v:imagedata r:id="rId14" o:title="Shape&#10;&#10;Description automatically generated with low confidence"/>
                </v:shape>
                <v:shape id="Text Box 12" o:spid="_x0000_s1038" type="#_x0000_t202" style="position:absolute;top:25838;width:31705;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14:paraId="6B1234A4" w14:textId="0CC0E732" w:rsidR="00D22CD0" w:rsidRDefault="00D22CD0" w:rsidP="00D22CD0">
                        <w:pPr>
                          <w:pStyle w:val="Caption"/>
                          <w:rPr>
                            <w:noProof/>
                          </w:rPr>
                        </w:pPr>
                        <w:r>
                          <w:t xml:space="preserve">Figure </w:t>
                        </w:r>
                        <w:r w:rsidR="009D34D5">
                          <w:fldChar w:fldCharType="begin"/>
                        </w:r>
                        <w:r w:rsidR="009D34D5">
                          <w:instrText xml:space="preserve"> SEQ Figure \* ARABIC </w:instrText>
                        </w:r>
                        <w:r w:rsidR="009D34D5">
                          <w:fldChar w:fldCharType="separate"/>
                        </w:r>
                        <w:r w:rsidR="001A1441">
                          <w:rPr>
                            <w:noProof/>
                          </w:rPr>
                          <w:t>4</w:t>
                        </w:r>
                        <w:r w:rsidR="009D34D5">
                          <w:rPr>
                            <w:noProof/>
                          </w:rPr>
                          <w:fldChar w:fldCharType="end"/>
                        </w:r>
                        <w:r>
                          <w:t xml:space="preserve">. A representative cartoon of a diamond anvil cell from </w:t>
                        </w:r>
                        <w:proofErr w:type="spellStart"/>
                        <w:r>
                          <w:t>wikipedia</w:t>
                        </w:r>
                        <w:proofErr w:type="spellEnd"/>
                        <w:r>
                          <w:t>.</w:t>
                        </w:r>
                      </w:p>
                    </w:txbxContent>
                  </v:textbox>
                </v:shape>
                <w10:wrap type="square"/>
              </v:group>
            </w:pict>
          </mc:Fallback>
        </mc:AlternateContent>
      </w:r>
      <w:r w:rsidR="001B4D45">
        <w:rPr>
          <w:rFonts w:eastAsiaTheme="minorEastAsia"/>
        </w:rPr>
        <w:t>Enter the anvil cell.</w:t>
      </w:r>
      <w:r>
        <w:rPr>
          <w:rFonts w:eastAsiaTheme="minorEastAsia"/>
        </w:rPr>
        <w:t xml:space="preserve"> </w:t>
      </w:r>
      <w:r w:rsidR="003C0219">
        <w:rPr>
          <w:rFonts w:eastAsiaTheme="minorEastAsia"/>
        </w:rPr>
        <w:t xml:space="preserve"> A compact, relatively </w:t>
      </w:r>
      <w:r w:rsidR="00C76783">
        <w:rPr>
          <w:rFonts w:eastAsiaTheme="minorEastAsia"/>
        </w:rPr>
        <w:t>affordable,</w:t>
      </w:r>
      <w:r w:rsidR="00CB0258">
        <w:rPr>
          <w:rFonts w:eastAsiaTheme="minorEastAsia"/>
        </w:rPr>
        <w:t xml:space="preserve"> </w:t>
      </w:r>
      <w:r w:rsidR="003C0219">
        <w:rPr>
          <w:rFonts w:eastAsiaTheme="minorEastAsia"/>
        </w:rPr>
        <w:t xml:space="preserve">and easy to build device for generating and sustaining extreme pressures up to 1 </w:t>
      </w:r>
      <w:proofErr w:type="spellStart"/>
      <w:r w:rsidR="003C0219">
        <w:rPr>
          <w:rFonts w:eastAsiaTheme="minorEastAsia"/>
        </w:rPr>
        <w:t>TPa</w:t>
      </w:r>
      <w:proofErr w:type="spellEnd"/>
      <w:r w:rsidR="003C0219">
        <w:rPr>
          <w:rFonts w:eastAsiaTheme="minorEastAsia"/>
        </w:rPr>
        <w:t>! By using simple 1/A dependence of pressure</w:t>
      </w:r>
      <w:r w:rsidR="00C76783">
        <w:rPr>
          <w:rFonts w:eastAsiaTheme="minorEastAsia"/>
        </w:rPr>
        <w:t xml:space="preserve"> to multiply applied force into a small sample v</w:t>
      </w:r>
      <w:r w:rsidR="005872FF">
        <w:rPr>
          <w:rFonts w:eastAsiaTheme="minorEastAsia"/>
        </w:rPr>
        <w:t>o</w:t>
      </w:r>
      <w:r w:rsidR="00C76783">
        <w:rPr>
          <w:rFonts w:eastAsiaTheme="minorEastAsia"/>
        </w:rPr>
        <w:t>lume uniaxially;</w:t>
      </w:r>
      <w:r w:rsidR="003C0219">
        <w:rPr>
          <w:rFonts w:eastAsiaTheme="minorEastAsia"/>
        </w:rPr>
        <w:t xml:space="preserve"> the diamond anvil cell or (DAC) for short, provides the experimenter the ability to generate pressure comparable to those at the center of the earth, or even the outer planets and probe the sample between the anvils with a laser or other</w:t>
      </w:r>
      <w:r w:rsidR="00647CC6">
        <w:rPr>
          <w:rFonts w:eastAsiaTheme="minorEastAsia"/>
        </w:rPr>
        <w:t xml:space="preserve"> optical</w:t>
      </w:r>
      <w:r w:rsidR="003C0219">
        <w:rPr>
          <w:rFonts w:eastAsiaTheme="minorEastAsia"/>
        </w:rPr>
        <w:t xml:space="preserve"> tool. Some lower cost cells use silicon carbide or tungsten carbide anvils,</w:t>
      </w:r>
      <w:r w:rsidR="003C0219">
        <w:rPr>
          <w:rFonts w:eastAsiaTheme="minorEastAsia"/>
        </w:rPr>
        <w:fldChar w:fldCharType="begin"/>
      </w:r>
      <w:r w:rsidR="003C0219">
        <w:rPr>
          <w:rFonts w:eastAsiaTheme="minorEastAsia"/>
        </w:rPr>
        <w:instrText xml:space="preserve"> ADDIN ZOTERO_ITEM CSL_CITATION {"citationID":"Rp6Oql9Y","properties":{"formattedCitation":"[18\\uc0\\u8211{}20]","plainCitation":"[18–20]","noteIndex":0},"citationItems":[{"id":425,"uris":["http://zotero.org/users/7517432/items/EGD4I5NT"],"itemData":{"id":425,"type":"article-journal","abstract":"In summary: ͑1͒ miniature nonmagnetic DAC has been developed for application in PPMS systems. ͑2͒ The asconstructed PPMS-DAC has demonstrated excellent suitability for cryogenic experiments in strong magnetic ﬁelds. ͑3͒ The cell has good pressure stability at cooling or warming cycles in the temperature range from liquid helium to room temperature. ͑4͒ The cell is designed to make experiments in multimegabar pressure range. ͑5͒ The cell is specially adopted for gas loading systems designed for standard symmetric DAC ͑Ref. 29͒; the standard symmetric DAC ͑Ref. 29͒ needs only a small modiﬁcation to be used as an external press for applying force to PPMS-DAC. ͑6͒ The wide openings of the cell give numerous possibilities to use it in a wide range of experiments at the synchrotron, for example, as a panoramic cell for single-crystal diffraction.","container-title":"Review of Scientific Instruments","DOI":"10.1063/1.3122051","ISSN":"0034-6748, 1089-7623","issue":"4","journalAbbreviation":"Review of Scientific Instruments","language":"en","page":"043906","source":"DOI.org (Crossref)","title":"Miniature diamond anvil cell for broad range of high pressure measurements","URL":"http://aip.scitation.org/doi/10.1063/1.3122051","volume":"80","author":[{"family":"Gavriliuk","given":"A. G."},{"family":"Mironovich","given":"A. A."},{"family":"Struzhkin","given":"V. V."}],"accessed":{"date-parts":[["2022",4,25]]},"issued":{"date-parts":[["2009",4]]}}},{"id":423,"uris":["http://zotero.org/users/7517432/items/PTVRR9UG"],"itemData":{"id":423,"type":"article-journal","container-title":"Review of Scientific Instruments","DOI":"10.1063/1.1141433","ISSN":"0034-6748, 1089-7623","issue":"3","journalAbbreviation":"Review of Scientific Instruments","language":"en","page":"1117-1119","source":"DOI.org (Crossref)","title":"A multipurpose miniature diamond anvil cell","URL":"http://aip.scitation.org/doi/10.1063/1.1141433","volume":"61","author":[{"family":"Sterer","given":"E."},{"family":"Pasternak","given":"M. P."},{"family":"Taylor","given":"R. D."}],"accessed":{"date-parts":[["2022",4,25]]},"issued":{"date-parts":[["1990",3]]}}},{"id":434,"uris":["http://zotero.org/users/7517432/items/W8E5X5UR"],"itemData":{"id":434,"type":"article-journal","abstract":"In the past couple of decades, the laser-heated diamond anvil cell (combined with in situ techniques) has become an extensively used tool for studying pressure-temperature-induced evolution of various physical (and chemical) properties of materials. In this review, the general challenges associated with the use of the laser-heated diamond anvil cells are discussed together with the recent progress in the use of this tool combined with synchrotron X-ray diffraction and absorption spectroscopy.","container-title":"Crystals","DOI":"10.3390/cryst10060459","ISSN":"2073-4352","issue":"6","journalAbbreviation":"Crystals","language":"en","page":"459","source":"DOI.org (Crossref)","title":"A Practical Review of the Laser-Heated Diamond Anvil Cell for University Laboratories and Synchrotron Applications","URL":"https://www.mdpi.com/2073-4352/10/6/459","volume":"10","author":[{"family":"Anzellini","given":"Simone"},{"family":"Boccato","given":"Silvia"}],"accessed":{"date-parts":[["2022",4,25]]},"issued":{"date-parts":[["2020",6,1]]}}}],"schema":"https://github.com/citation-style-language/schema/raw/master/csl-citation.json"} </w:instrText>
      </w:r>
      <w:r w:rsidR="003C0219">
        <w:rPr>
          <w:rFonts w:eastAsiaTheme="minorEastAsia"/>
        </w:rPr>
        <w:fldChar w:fldCharType="separate"/>
      </w:r>
      <w:r w:rsidR="003C0219" w:rsidRPr="003C0219">
        <w:rPr>
          <w:rFonts w:ascii="Calibri" w:hAnsi="Calibri" w:cs="Calibri"/>
          <w:szCs w:val="24"/>
        </w:rPr>
        <w:t>[18–20]</w:t>
      </w:r>
      <w:r w:rsidR="003C0219">
        <w:rPr>
          <w:rFonts w:eastAsiaTheme="minorEastAsia"/>
        </w:rPr>
        <w:fldChar w:fldCharType="end"/>
      </w:r>
      <w:r w:rsidR="003C0219">
        <w:rPr>
          <w:rFonts w:eastAsiaTheme="minorEastAsia"/>
        </w:rPr>
        <w:t xml:space="preserve"> and there are examples of electrically insulating gaskets </w:t>
      </w:r>
      <w:r w:rsidR="003C0219">
        <w:rPr>
          <w:rFonts w:eastAsiaTheme="minorEastAsia"/>
        </w:rPr>
        <w:fldChar w:fldCharType="begin"/>
      </w:r>
      <w:r w:rsidR="003C0219">
        <w:rPr>
          <w:rFonts w:eastAsiaTheme="minorEastAsia"/>
        </w:rPr>
        <w:instrText xml:space="preserve"> ADDIN ZOTERO_ITEM CSL_CITATION {"citationID":"bF7rdhAT","properties":{"formattedCitation":"[12]","plainCitation":"[12]","noteIndex":0},"citationItems":[{"id":449,"uris":["http://zotero.org/users/7517432/items/KR28J96H"],"itemData":{"id":449,"type":"article-journal","container-title":"Scientific Reports","DOI":"10.1038/srep05778","ISSN":"2045-2322","issue":"1","journalAbbreviation":"Sci Rep","language":"en","page":"5778","source":"DOI.org (Crossref)","title":"Electrical conductivity of ice VII","URL":"http://www.nature.com/articles/srep05778","volume":"4","author":[{"family":"Okada","given":"Taku"},{"family":"Iitaka","given":"Toshiaki"},{"family":"Yagi","given":"Takehiko"},{"family":"Aoki","given":"Katsutoshi"}],"accessed":{"date-parts":[["2022",4,25]]},"issued":{"date-parts":[["2015",5]]}}}],"schema":"https://github.com/citation-style-language/schema/raw/master/csl-citation.json"} </w:instrText>
      </w:r>
      <w:r w:rsidR="003C0219">
        <w:rPr>
          <w:rFonts w:eastAsiaTheme="minorEastAsia"/>
        </w:rPr>
        <w:fldChar w:fldCharType="separate"/>
      </w:r>
      <w:r w:rsidR="003C0219" w:rsidRPr="003C0219">
        <w:rPr>
          <w:rFonts w:ascii="Calibri" w:hAnsi="Calibri" w:cs="Calibri"/>
        </w:rPr>
        <w:t>[12]</w:t>
      </w:r>
      <w:r w:rsidR="003C0219">
        <w:rPr>
          <w:rFonts w:eastAsiaTheme="minorEastAsia"/>
        </w:rPr>
        <w:fldChar w:fldCharType="end"/>
      </w:r>
      <w:r w:rsidR="003C0219">
        <w:rPr>
          <w:rFonts w:eastAsiaTheme="minorEastAsia"/>
        </w:rPr>
        <w:t xml:space="preserve">, made of Alumina, boron nitride and aluminum nitride. </w:t>
      </w:r>
      <w:r w:rsidR="00207A21">
        <w:rPr>
          <w:rFonts w:eastAsiaTheme="minorEastAsia"/>
        </w:rPr>
        <w:t xml:space="preserve">Conveniently, the DAC, or perhaps a version with a CVD diamond coated tungsten carbide anvil set would strongly resemble existing diamond capacitor technology (the ones with the </w:t>
      </w:r>
      <w:r w:rsidR="00806AA1">
        <w:rPr>
          <w:rFonts w:eastAsiaTheme="minorEastAsia"/>
        </w:rPr>
        <w:t>3</w:t>
      </w:r>
      <w:r w:rsidR="00207A21">
        <w:rPr>
          <w:rFonts w:eastAsiaTheme="minorEastAsia"/>
        </w:rPr>
        <w:t xml:space="preserve">0MV/cm capability from earlier). It’s a match made in the heavens. </w:t>
      </w:r>
      <w:r w:rsidR="00496D68">
        <w:rPr>
          <w:rFonts w:eastAsiaTheme="minorEastAsia"/>
        </w:rPr>
        <w:t xml:space="preserve"> By placing our common </w:t>
      </w:r>
      <w:r w:rsidR="009E5916">
        <w:rPr>
          <w:rFonts w:eastAsiaTheme="minorEastAsia"/>
        </w:rPr>
        <w:lastRenderedPageBreak/>
        <w:t>deuterium</w:t>
      </w:r>
      <w:r w:rsidR="00496D68">
        <w:rPr>
          <w:rFonts w:eastAsiaTheme="minorEastAsia"/>
        </w:rPr>
        <w:t xml:space="preserve"> oxide, purchased from any chemical </w:t>
      </w:r>
      <w:proofErr w:type="gramStart"/>
      <w:r w:rsidR="00496D68">
        <w:rPr>
          <w:rFonts w:eastAsiaTheme="minorEastAsia"/>
        </w:rPr>
        <w:t>supplier</w:t>
      </w:r>
      <w:proofErr w:type="gramEnd"/>
      <w:r w:rsidR="00496D68">
        <w:rPr>
          <w:rFonts w:eastAsiaTheme="minorEastAsia"/>
        </w:rPr>
        <w:t xml:space="preserve"> or simply distilled from sea water, inside our electrically insulated diamond anvil cell capacitor, we could potentially attain the conditions for a 7 order of magnitude improvement over existing fusion approaches in terms of total temperature, confinement, and number density of fuel!  </w:t>
      </w:r>
    </w:p>
    <w:p w14:paraId="506D1BC1" w14:textId="075C4891" w:rsidR="00CD5698" w:rsidRDefault="00CB3A25" w:rsidP="002514F5">
      <w:pPr>
        <w:jc w:val="both"/>
        <w:rPr>
          <w:rFonts w:eastAsiaTheme="minorEastAsia"/>
        </w:rPr>
      </w:pPr>
      <w:r>
        <w:rPr>
          <w:rFonts w:eastAsiaTheme="minorEastAsia"/>
        </w:rPr>
        <w:t xml:space="preserve">In short, we are taking advantage of deuterium behaving as the primary charge carrier in an ionic semiconductor under high pressure in </w:t>
      </w:r>
      <w:proofErr w:type="gramStart"/>
      <w:r>
        <w:rPr>
          <w:rFonts w:eastAsiaTheme="minorEastAsia"/>
        </w:rPr>
        <w:t>a</w:t>
      </w:r>
      <w:proofErr w:type="gramEnd"/>
      <w:r>
        <w:rPr>
          <w:rFonts w:eastAsiaTheme="minorEastAsia"/>
        </w:rPr>
        <w:t xml:space="preserve"> intrinsically number dense environment, to generate D-D fusion via a large applied electric field and the subsequent generation of hot carriers in the lattice of the ionic conductor.  A simple(less than scientific) way to check the potential practicality  of such an approach would be to refer back to the calculated power generation value and general temperature dependence of the proposed fusion rate in iron hydrides in earth’s core.</w:t>
      </w:r>
      <w:r>
        <w:rPr>
          <w:rFonts w:eastAsiaTheme="minorEastAsia"/>
        </w:rPr>
        <w:fldChar w:fldCharType="begin"/>
      </w:r>
      <w:r>
        <w:rPr>
          <w:rFonts w:eastAsiaTheme="minorEastAsia"/>
        </w:rPr>
        <w:instrText xml:space="preserve"> ADDIN ZOTERO_ITEM CSL_CITATION {"citationID":"iIa0LUOX","properties":{"formattedCitation":"[2,3]","plainCitation":"[2,3]","noteIndex":0},"citationItems":[{"id":426,"uris":["http://zotero.org/users/7517432/items/BZTFTBY4"],"itemData":{"id":426,"type":"article-journal","abstract":"Many brown dwarfs have recently been discovered as sub-stellar objects in which deuteron thermonuclear fusion is taking place. Although Jupiter and Saturn emit nearly twice as much heat as they absorb from the Sun, their internal heat-generation mechanisms have been determined to differ from the nuclear fusion that fuels brown dwarfs because they have a mass factor of 0.023–0.077 less than that of brown dwarfs. The possibility for deuteron nuclear fusion in the Earth’s core has not been well studied. Here, we compare the conditions for electron degeneracy pressure and temperature for the cores with an Fe–D compound of Earth, Jupiter, and Saturn to the core with deuterium gases of the coldest brown dwarf, WISE 1828+2650, in respect to three-body deuteron nuclear fusion, based on electron capture and internal conversion processes. Our results suggest that deuteron nuclear fusion is possible in the cores of Earth, Jupiter, and Saturn as well the coldest brown dwarf.","container-title":"AIP Advances","DOI":"10.1063/1.5108922","ISSN":"2158-3226","issue":"3","journalAbbreviation":"AIP Advances","language":"en","page":"035126","source":"DOI.org (Crossref)","title":"Possible nuclear fusion of deuteron in the cores of Earth, Jupiter, Saturn, and brown dwarfs","URL":"http://aip.scitation.org/doi/10.1063/1.5108922","volume":"10","author":[{"family":"Fukuhara","given":"Mikio"}],"accessed":{"date-parts":[["2022",4,25]]},"issued":{"date-parts":[["2020",3,1]]}}},{"id":450,"uris":["http://zotero.org/users/7517432/items/7LAB35T7"],"itemData":{"id":450,"type":"article-journal","abstract":"Abstract\n            \n              The cause and source of the heat released from Earth’s interior have not yet been determined. Some research groups have proposed that the heat is supplied by radioactive decay or by a nuclear georeactor. Here we postulate that the generation of heat is the result of three-body nuclear fusion of deuterons confined in hexagonal FeDx core-centre crystals; the reaction rate is enhanced by the combined attraction effects of high-pressure (~364 GPa) and high-temperature (~5700 K) and by the physical catalysis of neutral pions:\n              2\n              D + \n              2\n              D + \n              2\n              D → 2\n              1\n              H + \n              4\n              He + 2 \"Equation missing\"\n              \n               + 20.85 MeV. The possible heat generation rate can be calculated as 8.12 × 10\n              12\n               J/m\n              3\n              , based on the assumption that Earth’s primitive heat supply has already been exhausted. The H and He atoms produced and the anti-neutrino \"Equation missing\"\n              \n              are incorporated as Fe-H based alloys in the H-rich portion of inner core, are released from Earth’s interior to the universe, and pass through Earth, respectively.","container-title":"Scientific Reports","DOI":"10.1038/srep37740","ISSN":"2045-2322","issue":"1","journalAbbreviation":"Sci Rep","language":"en","page":"37740","source":"DOI.org (Crossref)","title":"Possible generation of heat from nuclear fusion in Earth’s inner core","URL":"http://www.nature.com/articles/srep37740","volume":"6","author":[{"family":"Fukuhara","given":"Mikio"}],"accessed":{"date-parts":[["2022",4,25]]},"issued":{"date-parts":[["2016",12,23]]}}}],"schema":"https://github.com/citation-style-language/schema/raw/master/csl-citation.json"} </w:instrText>
      </w:r>
      <w:r>
        <w:rPr>
          <w:rFonts w:eastAsiaTheme="minorEastAsia"/>
        </w:rPr>
        <w:fldChar w:fldCharType="separate"/>
      </w:r>
      <w:r w:rsidRPr="00CB3A25">
        <w:rPr>
          <w:rFonts w:ascii="Calibri" w:hAnsi="Calibri" w:cs="Calibri"/>
        </w:rPr>
        <w:t>[2,3]</w:t>
      </w:r>
      <w:r>
        <w:rPr>
          <w:rFonts w:eastAsiaTheme="minorEastAsia"/>
        </w:rPr>
        <w:fldChar w:fldCharType="end"/>
      </w:r>
      <w:r>
        <w:rPr>
          <w:rFonts w:eastAsiaTheme="minorEastAsia"/>
        </w:rPr>
        <w:t xml:space="preserve">. Iron hydride reaction rates under earth core conditions would represent a </w:t>
      </w:r>
      <w:proofErr w:type="gramStart"/>
      <w:r>
        <w:rPr>
          <w:rFonts w:eastAsiaTheme="minorEastAsia"/>
        </w:rPr>
        <w:t>worst case</w:t>
      </w:r>
      <w:proofErr w:type="gramEnd"/>
      <w:r>
        <w:rPr>
          <w:rFonts w:eastAsiaTheme="minorEastAsia"/>
        </w:rPr>
        <w:t xml:space="preserve"> scenario, due to the low temperatures involved and the large Z of the nonparticipating nuclei interfering with the transmission of reaction products to other fuel nuclei. In any case, the value given with </w:t>
      </w:r>
      <m:oMath>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T</m:t>
            </m:r>
          </m:sup>
        </m:sSup>
      </m:oMath>
      <w:r>
        <w:rPr>
          <w:rFonts w:eastAsiaTheme="minorEastAsia"/>
        </w:rPr>
        <w:t xml:space="preserve"> dependence</w:t>
      </w:r>
      <w:r w:rsidR="00CD5698">
        <w:rPr>
          <w:rFonts w:eastAsiaTheme="minorEastAsia"/>
        </w:rPr>
        <w:t>,</w:t>
      </w:r>
      <w:r w:rsidR="00077FF8">
        <w:rPr>
          <w:rFonts w:eastAsiaTheme="minorEastAsia"/>
        </w:rPr>
        <w:t xml:space="preserve"> for the reaction rate in the Earth’s core,</w:t>
      </w:r>
      <w:r w:rsidR="00CD5698">
        <w:rPr>
          <w:rFonts w:eastAsiaTheme="minorEastAsia"/>
        </w:rPr>
        <w:t xml:space="preserve"> where the specific relationship from the paper is given in equation 2,</w:t>
      </w:r>
    </w:p>
    <w:p w14:paraId="0676EC52" w14:textId="72FA9E11" w:rsidR="00CD5698" w:rsidRDefault="009D34D5" w:rsidP="002514F5">
      <w:pPr>
        <w:jc w:val="both"/>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den>
          </m:f>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den>
                  </m:f>
                </m:e>
              </m:d>
            </m:sup>
          </m:sSup>
          <m:r>
            <w:rPr>
              <w:rFonts w:ascii="Cambria Math" w:eastAsiaTheme="minorEastAsia" w:hAnsi="Cambria Math"/>
            </w:rPr>
            <m:t xml:space="preserve">  (2)</m:t>
          </m:r>
        </m:oMath>
      </m:oMathPara>
    </w:p>
    <w:p w14:paraId="5EF627F4" w14:textId="73943838" w:rsidR="00CB3A25" w:rsidRDefault="00CB3A25" w:rsidP="002514F5">
      <w:pPr>
        <w:jc w:val="both"/>
        <w:rPr>
          <w:rFonts w:eastAsiaTheme="minorEastAsia"/>
        </w:rPr>
      </w:pPr>
      <w:r>
        <w:rPr>
          <w:rFonts w:eastAsiaTheme="minorEastAsia"/>
        </w:rPr>
        <w:t xml:space="preserve"> was </w:t>
      </w:r>
      <m:oMath>
        <m:r>
          <w:rPr>
            <w:rFonts w:ascii="Cambria Math" w:eastAsiaTheme="minorEastAsia" w:hAnsi="Cambria Math"/>
          </w:rPr>
          <m:t>5.7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f>
          <m:fPr>
            <m:ctrlPr>
              <w:rPr>
                <w:rFonts w:ascii="Cambria Math" w:eastAsiaTheme="minorEastAsia" w:hAnsi="Cambria Math"/>
                <w:i/>
              </w:rPr>
            </m:ctrlPr>
          </m:fPr>
          <m:num>
            <m:r>
              <w:rPr>
                <w:rFonts w:ascii="Cambria Math" w:eastAsiaTheme="minorEastAsia" w:hAnsi="Cambria Math"/>
              </w:rPr>
              <m:t>fusions</m:t>
            </m:r>
          </m:num>
          <m:den>
            <m:r>
              <w:rPr>
                <w:rFonts w:ascii="Cambria Math" w:eastAsiaTheme="minorEastAsia" w:hAnsi="Cambria Math"/>
              </w:rPr>
              <m:t>second</m:t>
            </m:r>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C92B8E">
        <w:rPr>
          <w:rFonts w:eastAsiaTheme="minorEastAsia"/>
        </w:rPr>
        <w:t>, where the</w:t>
      </w:r>
      <w:r w:rsidR="00F664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00C92B8E">
        <w:rPr>
          <w:rFonts w:eastAsiaTheme="minorEastAsia"/>
        </w:rPr>
        <w:t xml:space="preserve"> , is</w:t>
      </w:r>
      <w:r w:rsidR="00077FF8">
        <w:rPr>
          <w:rFonts w:eastAsiaTheme="minorEastAsia"/>
        </w:rPr>
        <w:t xml:space="preserve"> reaction rate at room temperature</w:t>
      </w:r>
      <w:r w:rsidR="00C92B8E">
        <w:rPr>
          <w:rFonts w:eastAsiaTheme="minorEastAsia"/>
        </w:rPr>
        <w:t xml:space="preserve"> ~</w:t>
      </w:r>
      <w:r w:rsidR="00077FF8">
        <w:rPr>
          <w:rFonts w:eastAsiaTheme="minorEastAsia"/>
        </w:rPr>
        <w:t>300</w:t>
      </w:r>
      <w:r w:rsidR="00C92B8E">
        <w:rPr>
          <w:rFonts w:eastAsiaTheme="minorEastAsia"/>
        </w:rPr>
        <w:t xml:space="preserve"> K, and the fusion rate can be effectively multiplied by raising the temperature according to the foregoing relation, and if we insert our capacitor generated ion temperature of ~</w:t>
      </w:r>
      <w:r w:rsidR="00DC6917">
        <w:rPr>
          <w:rFonts w:eastAsiaTheme="minorEastAsia"/>
        </w:rPr>
        <w:t>3</w:t>
      </w:r>
      <w:r w:rsidR="00C92B8E">
        <w:rPr>
          <w:rFonts w:eastAsiaTheme="minorEastAsia"/>
        </w:rPr>
        <w:t>00 KeV,</w:t>
      </w:r>
      <w:r w:rsidR="00F664C6">
        <w:rPr>
          <w:rFonts w:eastAsiaTheme="minorEastAsia"/>
        </w:rPr>
        <w:t xml:space="preserve"> f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oMath>
      <w:r w:rsidR="00F664C6">
        <w:rPr>
          <w:rFonts w:eastAsiaTheme="minorEastAsia"/>
        </w:rPr>
        <w:t xml:space="preserve"> </w:t>
      </w:r>
      <w:r w:rsidR="00077FF8">
        <w:rPr>
          <w:rFonts w:eastAsiaTheme="minorEastAsia"/>
        </w:rPr>
        <w:t>instead of the 5770K off the earth’s core</w:t>
      </w:r>
      <w:r w:rsidR="00C92B8E">
        <w:rPr>
          <w:rFonts w:eastAsiaTheme="minorEastAsia"/>
        </w:rPr>
        <w:t xml:space="preserve"> </w:t>
      </w:r>
      <w:r w:rsidR="00F664C6">
        <w:rPr>
          <w:rFonts w:eastAsiaTheme="minorEastAsia"/>
        </w:rPr>
        <w:t>, and where E is the Boltzmann constant and R is the ideal gas constant,</w:t>
      </w:r>
    </w:p>
    <w:p w14:paraId="6BCCCCA3" w14:textId="138EF83A" w:rsidR="00F664C6" w:rsidRPr="00F664C6" w:rsidRDefault="009D34D5" w:rsidP="00F664C6">
      <w:pPr>
        <w:jc w:val="both"/>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den>
          </m:f>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R</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den>
              </m:f>
              <m:r>
                <w:rPr>
                  <w:rFonts w:ascii="Cambria Math" w:eastAsiaTheme="minorEastAsia" w:hAnsi="Cambria Math"/>
                </w:rPr>
                <m:t>)</m:t>
              </m:r>
            </m:sup>
          </m:sSup>
          <m:r>
            <w:rPr>
              <w:rFonts w:ascii="Cambria Math" w:eastAsiaTheme="minorEastAsia" w:hAnsi="Cambria Math"/>
            </w:rPr>
            <m:t>×5.7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f>
            <m:fPr>
              <m:ctrlPr>
                <w:rPr>
                  <w:rFonts w:ascii="Cambria Math" w:eastAsiaTheme="minorEastAsia" w:hAnsi="Cambria Math"/>
                  <w:i/>
                </w:rPr>
              </m:ctrlPr>
            </m:fPr>
            <m:num>
              <m:r>
                <w:rPr>
                  <w:rFonts w:ascii="Cambria Math" w:eastAsiaTheme="minorEastAsia" w:hAnsi="Cambria Math"/>
                </w:rPr>
                <m:t>fusions</m:t>
              </m:r>
            </m:num>
            <m:den>
              <m:r>
                <w:rPr>
                  <w:rFonts w:ascii="Cambria Math" w:eastAsiaTheme="minorEastAsia" w:hAnsi="Cambria Math"/>
                </w:rPr>
                <m:t>second</m:t>
              </m:r>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m:oMathPara>
    </w:p>
    <w:p w14:paraId="4529178C" w14:textId="4FDE377B" w:rsidR="00F664C6" w:rsidRPr="00F664C6" w:rsidRDefault="009167E2" w:rsidP="00F664C6">
      <w:pPr>
        <w:jc w:val="center"/>
        <w:rPr>
          <w:rFonts w:eastAsiaTheme="minorEastAsia"/>
        </w:rPr>
      </w:pPr>
      <m:oMathPara>
        <m:oMath>
          <m:r>
            <w:rPr>
              <w:rFonts w:ascii="Cambria Math" w:eastAsiaTheme="minorEastAsia" w:hAnsi="Cambria Math"/>
            </w:rPr>
            <m:t>1.1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7</m:t>
              </m:r>
            </m:sup>
          </m:sSup>
          <m:r>
            <w:rPr>
              <w:rFonts w:ascii="Cambria Math" w:eastAsiaTheme="minorEastAsia" w:hAnsi="Cambria Math"/>
            </w:rPr>
            <m:t xml:space="preserve"> × 5.7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f>
                <m:fPr>
                  <m:ctrlPr>
                    <w:rPr>
                      <w:rFonts w:ascii="Cambria Math" w:eastAsiaTheme="minorEastAsia" w:hAnsi="Cambria Math"/>
                      <w:i/>
                    </w:rPr>
                  </m:ctrlPr>
                </m:fPr>
                <m:num>
                  <m:r>
                    <w:rPr>
                      <w:rFonts w:ascii="Cambria Math" w:eastAsiaTheme="minorEastAsia" w:hAnsi="Cambria Math"/>
                    </w:rPr>
                    <m:t>fusions</m:t>
                  </m:r>
                </m:num>
                <m:den>
                  <m:r>
                    <w:rPr>
                      <w:rFonts w:ascii="Cambria Math" w:eastAsiaTheme="minorEastAsia" w:hAnsi="Cambria Math"/>
                    </w:rPr>
                    <m:t>second</m:t>
                  </m:r>
                </m:den>
              </m:f>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m:oMathPara>
    </w:p>
    <w:p w14:paraId="78BFFF9D" w14:textId="2FB8234A" w:rsidR="00F664C6" w:rsidRPr="00F664C6" w:rsidRDefault="005B50A0" w:rsidP="00F664C6">
      <w:pPr>
        <w:jc w:val="center"/>
        <w:rPr>
          <w:rFonts w:eastAsiaTheme="minorEastAsia"/>
        </w:rPr>
      </w:pPr>
      <m:oMathPara>
        <m:oMath>
          <m:r>
            <w:rPr>
              <w:rFonts w:ascii="Cambria Math" w:eastAsiaTheme="minorEastAsia" w:hAnsi="Cambria Math"/>
            </w:rPr>
            <m:t>= 7.662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6</m:t>
              </m:r>
            </m:sup>
          </m:sSup>
          <m:f>
            <m:fPr>
              <m:ctrlPr>
                <w:rPr>
                  <w:rFonts w:ascii="Cambria Math" w:eastAsiaTheme="minorEastAsia" w:hAnsi="Cambria Math"/>
                  <w:i/>
                </w:rPr>
              </m:ctrlPr>
            </m:fPr>
            <m:num>
              <m:r>
                <w:rPr>
                  <w:rFonts w:ascii="Cambria Math" w:eastAsiaTheme="minorEastAsia" w:hAnsi="Cambria Math"/>
                </w:rPr>
                <m:t>fusions</m:t>
              </m:r>
            </m:num>
            <m:den>
              <m:r>
                <w:rPr>
                  <w:rFonts w:ascii="Cambria Math" w:eastAsiaTheme="minorEastAsia" w:hAnsi="Cambria Math"/>
                </w:rPr>
                <m:t>second</m:t>
              </m:r>
            </m:den>
          </m:f>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m:oMathPara>
    </w:p>
    <w:p w14:paraId="7944414B" w14:textId="001E74C0" w:rsidR="00F664C6" w:rsidRDefault="005B50A0" w:rsidP="005B50A0">
      <w:pPr>
        <w:jc w:val="both"/>
        <w:rPr>
          <w:rFonts w:eastAsiaTheme="minorEastAsia"/>
        </w:rPr>
      </w:pPr>
      <w:r>
        <w:rPr>
          <w:rFonts w:eastAsiaTheme="minorEastAsia"/>
        </w:rPr>
        <w:t>Assuming the energy of the D-D reaction is 2</w:t>
      </w:r>
      <w:r w:rsidR="00C76267">
        <w:rPr>
          <w:rFonts w:eastAsiaTheme="minorEastAsia"/>
        </w:rPr>
        <w:t>1.6</w:t>
      </w:r>
      <w:r>
        <w:rPr>
          <w:rFonts w:eastAsiaTheme="minorEastAsia"/>
        </w:rPr>
        <w:t xml:space="preserve"> MeV </w:t>
      </w:r>
      <w:r w:rsidR="00C76267">
        <w:rPr>
          <w:rFonts w:eastAsiaTheme="minorEastAsia"/>
        </w:rPr>
        <w:t xml:space="preserve">total </w:t>
      </w:r>
      <w:r>
        <w:rPr>
          <w:rFonts w:eastAsiaTheme="minorEastAsia"/>
        </w:rPr>
        <w:t>per</w:t>
      </w:r>
      <w:r w:rsidR="000B69C0">
        <w:rPr>
          <w:rFonts w:eastAsiaTheme="minorEastAsia"/>
        </w:rPr>
        <w:t xml:space="preserve"> complete</w:t>
      </w:r>
      <w:r>
        <w:rPr>
          <w:rFonts w:eastAsiaTheme="minorEastAsia"/>
        </w:rPr>
        <w:t xml:space="preserve"> reaction we find the total energy release rate per meter cubed to be:</w:t>
      </w:r>
    </w:p>
    <w:p w14:paraId="65CBE2EC" w14:textId="73C9A9CA" w:rsidR="005B50A0" w:rsidRDefault="005B50A0" w:rsidP="005B50A0">
      <w:pPr>
        <w:jc w:val="center"/>
        <w:rPr>
          <w:rFonts w:eastAsiaTheme="minorEastAsia"/>
        </w:rPr>
      </w:pPr>
      <m:oMath>
        <m:r>
          <m:rPr>
            <m:sty m:val="p"/>
          </m:rPr>
          <w:rPr>
            <w:rFonts w:ascii="Cambria Math" w:eastAsiaTheme="minorEastAsia" w:hAnsi="Cambria Math"/>
          </w:rPr>
          <m:t>~305102</m:t>
        </m:r>
        <m:f>
          <m:fPr>
            <m:ctrlPr>
              <w:rPr>
                <w:rFonts w:ascii="Cambria Math" w:eastAsiaTheme="minorEastAsia" w:hAnsi="Cambria Math"/>
              </w:rPr>
            </m:ctrlPr>
          </m:fPr>
          <m:num>
            <m:r>
              <m:rPr>
                <m:sty m:val="p"/>
              </m:rPr>
              <w:rPr>
                <w:rFonts w:ascii="Cambria Math" w:eastAsiaTheme="minorEastAsia" w:hAnsi="Cambria Math"/>
              </w:rPr>
              <m:t>Joules</m:t>
            </m:r>
          </m:num>
          <m:den>
            <m:r>
              <m:rPr>
                <m:sty m:val="p"/>
              </m:rPr>
              <w:rPr>
                <w:rFonts w:ascii="Cambria Math" w:eastAsiaTheme="minorEastAsia" w:hAnsi="Cambria Math"/>
              </w:rPr>
              <m:t>second</m:t>
            </m:r>
          </m:den>
        </m:f>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305.1  kilowatts</m:t>
        </m:r>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CB25A2">
        <w:rPr>
          <w:rFonts w:eastAsiaTheme="minorEastAsia"/>
        </w:rPr>
        <w:t xml:space="preserve"> </w:t>
      </w:r>
      <w:r w:rsidR="009E3C0B">
        <w:rPr>
          <w:rFonts w:eastAsiaTheme="minorEastAsia"/>
        </w:rPr>
        <w:t xml:space="preserve"> </w:t>
      </w:r>
    </w:p>
    <w:p w14:paraId="3864F158" w14:textId="213091BB" w:rsidR="001E0DF8" w:rsidRPr="00C66C18" w:rsidRDefault="00145AE4" w:rsidP="002514F5">
      <w:pPr>
        <w:jc w:val="both"/>
        <w:rPr>
          <w:rFonts w:eastAsiaTheme="minorEastAsia"/>
        </w:rPr>
      </w:pPr>
      <w:r>
        <w:rPr>
          <w:rFonts w:eastAsiaTheme="minorEastAsia"/>
        </w:rPr>
        <w:t>This is a modest rate per unit volume, however, given that the static pressures of interest</w:t>
      </w:r>
      <w:r w:rsidR="00715DB8">
        <w:rPr>
          <w:rFonts w:eastAsiaTheme="minorEastAsia"/>
        </w:rPr>
        <w:t xml:space="preserve"> </w:t>
      </w:r>
      <w:r>
        <w:rPr>
          <w:rFonts w:eastAsiaTheme="minorEastAsia"/>
        </w:rPr>
        <w:t>(</w:t>
      </w:r>
      <w:r w:rsidR="00715DB8">
        <w:rPr>
          <w:rFonts w:eastAsiaTheme="minorEastAsia"/>
        </w:rPr>
        <w:t>10</w:t>
      </w:r>
      <w:r>
        <w:rPr>
          <w:rFonts w:eastAsiaTheme="minorEastAsia"/>
        </w:rPr>
        <w:t>-</w:t>
      </w:r>
      <w:r w:rsidR="00715DB8">
        <w:rPr>
          <w:rFonts w:eastAsiaTheme="minorEastAsia"/>
        </w:rPr>
        <w:t>100</w:t>
      </w:r>
      <w:r>
        <w:rPr>
          <w:rFonts w:eastAsiaTheme="minorEastAsia"/>
        </w:rPr>
        <w:t xml:space="preserve"> </w:t>
      </w:r>
      <w:proofErr w:type="spellStart"/>
      <w:r>
        <w:rPr>
          <w:rFonts w:eastAsiaTheme="minorEastAsia"/>
        </w:rPr>
        <w:t>GPa</w:t>
      </w:r>
      <w:proofErr w:type="spellEnd"/>
      <w:r>
        <w:rPr>
          <w:rFonts w:eastAsiaTheme="minorEastAsia"/>
        </w:rPr>
        <w:t>) can be generated</w:t>
      </w:r>
      <w:r w:rsidR="00953DF9">
        <w:rPr>
          <w:rFonts w:eastAsiaTheme="minorEastAsia"/>
        </w:rPr>
        <w:t xml:space="preserve"> with no continuous power input</w:t>
      </w:r>
      <w:r>
        <w:rPr>
          <w:rFonts w:eastAsiaTheme="minorEastAsia"/>
        </w:rPr>
        <w:t xml:space="preserve"> in existing cells of large sizes on the order of 10</w:t>
      </w:r>
      <w:r w:rsidR="00DC49FD">
        <w:rPr>
          <w:rFonts w:eastAsiaTheme="minorEastAsia"/>
        </w:rPr>
        <w:t>0</w:t>
      </w:r>
      <w:r>
        <w:rPr>
          <w:rFonts w:eastAsiaTheme="minorEastAsia"/>
        </w:rPr>
        <w:t xml:space="preserve">,000 cubic </w:t>
      </w:r>
      <w:proofErr w:type="gramStart"/>
      <w:r>
        <w:rPr>
          <w:rFonts w:eastAsiaTheme="minorEastAsia"/>
        </w:rPr>
        <w:t>millimeters(</w:t>
      </w:r>
      <w:proofErr w:type="gramEnd"/>
      <w:r>
        <w:rPr>
          <w:rFonts w:eastAsiaTheme="minorEastAsia"/>
        </w:rPr>
        <w:t>1E-</w:t>
      </w:r>
      <w:r w:rsidR="00DC49FD">
        <w:rPr>
          <w:rFonts w:eastAsiaTheme="minorEastAsia"/>
        </w:rPr>
        <w:t>4</w:t>
      </w:r>
      <w:r>
        <w:rPr>
          <w:rFonts w:eastAsiaTheme="minorEastAsia"/>
        </w:rPr>
        <w:t xml:space="preserve"> cubic meters)</w:t>
      </w:r>
      <w:r w:rsidR="00691460">
        <w:rPr>
          <w:rFonts w:eastAsiaTheme="minorEastAsia"/>
        </w:rPr>
        <w:t>, it represents a conservative start to a net fusion energy generation system.</w:t>
      </w:r>
      <w:r w:rsidR="00DC49FD">
        <w:rPr>
          <w:rFonts w:eastAsiaTheme="minorEastAsia"/>
        </w:rPr>
        <w:t xml:space="preserve"> </w:t>
      </w:r>
      <w:r w:rsidR="00691460">
        <w:rPr>
          <w:rFonts w:eastAsiaTheme="minorEastAsia"/>
        </w:rPr>
        <w:t xml:space="preserve"> Under the assumption of maximum cell volume, at a pressure of </w:t>
      </w:r>
      <w:r w:rsidR="00210461">
        <w:rPr>
          <w:rFonts w:eastAsiaTheme="minorEastAsia"/>
        </w:rPr>
        <w:t>12</w:t>
      </w:r>
      <w:r w:rsidR="00691460">
        <w:rPr>
          <w:rFonts w:eastAsiaTheme="minorEastAsia"/>
        </w:rPr>
        <w:t xml:space="preserve"> </w:t>
      </w:r>
      <w:proofErr w:type="spellStart"/>
      <w:r w:rsidR="00691460">
        <w:rPr>
          <w:rFonts w:eastAsiaTheme="minorEastAsia"/>
        </w:rPr>
        <w:t>GPa</w:t>
      </w:r>
      <w:proofErr w:type="spellEnd"/>
      <w:r w:rsidR="00691460">
        <w:rPr>
          <w:rFonts w:eastAsiaTheme="minorEastAsia"/>
        </w:rPr>
        <w:t xml:space="preserve">, </w:t>
      </w:r>
      <w:r w:rsidR="00102CF9">
        <w:rPr>
          <w:rFonts w:eastAsiaTheme="minorEastAsia"/>
        </w:rPr>
        <w:t xml:space="preserve">a power output of </w:t>
      </w:r>
      <w:r w:rsidR="004B360D">
        <w:rPr>
          <w:rStyle w:val="qv3wpe"/>
        </w:rPr>
        <w:t>~30</w:t>
      </w:r>
      <w:r w:rsidR="00102CF9">
        <w:rPr>
          <w:rStyle w:val="qv3wpe"/>
        </w:rPr>
        <w:t xml:space="preserve"> watts could be expected from our 1E-4 m cubed cell. If </w:t>
      </w:r>
      <w:r w:rsidR="00441E7E">
        <w:rPr>
          <w:rStyle w:val="qv3wpe"/>
        </w:rPr>
        <w:t xml:space="preserve">we </w:t>
      </w:r>
      <w:r w:rsidR="00102CF9">
        <w:rPr>
          <w:rStyle w:val="qv3wpe"/>
        </w:rPr>
        <w:t xml:space="preserve">use our previous number density to calculate </w:t>
      </w:r>
      <w:r w:rsidR="00102CF9">
        <w:rPr>
          <w:rStyle w:val="qv3wpe"/>
        </w:rPr>
        <w:lastRenderedPageBreak/>
        <w:t>the available fuel species, we find that there are ~1.2E25 fuel nuclei in the 1e-</w:t>
      </w:r>
      <w:proofErr w:type="gramStart"/>
      <w:r w:rsidR="00102CF9">
        <w:rPr>
          <w:rStyle w:val="qv3wpe"/>
        </w:rPr>
        <w:t>4 meter</w:t>
      </w:r>
      <w:proofErr w:type="gramEnd"/>
      <w:r w:rsidR="00102CF9">
        <w:rPr>
          <w:rStyle w:val="qv3wpe"/>
        </w:rPr>
        <w:t xml:space="preserve"> cubed cell </w:t>
      </w:r>
      <w:r w:rsidR="00C92AAC">
        <w:rPr>
          <w:noProof/>
        </w:rPr>
        <mc:AlternateContent>
          <mc:Choice Requires="wpg">
            <w:drawing>
              <wp:anchor distT="0" distB="0" distL="114300" distR="114300" simplePos="0" relativeHeight="251674624" behindDoc="0" locked="0" layoutInCell="1" allowOverlap="1" wp14:anchorId="2D5ECFC5" wp14:editId="6BC6ED5B">
                <wp:simplePos x="0" y="0"/>
                <wp:positionH relativeFrom="column">
                  <wp:posOffset>3484418</wp:posOffset>
                </wp:positionH>
                <wp:positionV relativeFrom="paragraph">
                  <wp:posOffset>0</wp:posOffset>
                </wp:positionV>
                <wp:extent cx="2517775" cy="2824480"/>
                <wp:effectExtent l="0" t="0" r="0" b="0"/>
                <wp:wrapSquare wrapText="bothSides"/>
                <wp:docPr id="16" name="Group 16"/>
                <wp:cNvGraphicFramePr/>
                <a:graphic xmlns:a="http://schemas.openxmlformats.org/drawingml/2006/main">
                  <a:graphicData uri="http://schemas.microsoft.com/office/word/2010/wordprocessingGroup">
                    <wpg:wgp>
                      <wpg:cNvGrpSpPr/>
                      <wpg:grpSpPr>
                        <a:xfrm>
                          <a:off x="0" y="0"/>
                          <a:ext cx="2517775" cy="2824480"/>
                          <a:chOff x="0" y="0"/>
                          <a:chExt cx="2517775" cy="2824480"/>
                        </a:xfrm>
                      </wpg:grpSpPr>
                      <pic:pic xmlns:pic="http://schemas.openxmlformats.org/drawingml/2006/picture">
                        <pic:nvPicPr>
                          <pic:cNvPr id="14" name="Picture 14"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517775" cy="2223770"/>
                          </a:xfrm>
                          <a:prstGeom prst="rect">
                            <a:avLst/>
                          </a:prstGeom>
                        </pic:spPr>
                      </pic:pic>
                      <wps:wsp>
                        <wps:cNvPr id="15" name="Text Box 15"/>
                        <wps:cNvSpPr txBox="1"/>
                        <wps:spPr>
                          <a:xfrm>
                            <a:off x="0" y="2279015"/>
                            <a:ext cx="2517775" cy="545465"/>
                          </a:xfrm>
                          <a:prstGeom prst="rect">
                            <a:avLst/>
                          </a:prstGeom>
                          <a:solidFill>
                            <a:prstClr val="white"/>
                          </a:solidFill>
                          <a:ln>
                            <a:noFill/>
                          </a:ln>
                        </wps:spPr>
                        <wps:txbx>
                          <w:txbxContent>
                            <w:p w14:paraId="641FA056" w14:textId="4B1C04C2" w:rsidR="001A1441" w:rsidRDefault="001A1441" w:rsidP="001A1441">
                              <w:pPr>
                                <w:pStyle w:val="Caption"/>
                              </w:pPr>
                              <w:r>
                                <w:t xml:space="preserve">Figure </w:t>
                              </w:r>
                              <w:r w:rsidR="009D34D5">
                                <w:fldChar w:fldCharType="begin"/>
                              </w:r>
                              <w:r w:rsidR="009D34D5">
                                <w:instrText xml:space="preserve"> SEQ Fig</w:instrText>
                              </w:r>
                              <w:r w:rsidR="009D34D5">
                                <w:instrText xml:space="preserve">ure \* ARABIC </w:instrText>
                              </w:r>
                              <w:r w:rsidR="009D34D5">
                                <w:fldChar w:fldCharType="separate"/>
                              </w:r>
                              <w:r>
                                <w:rPr>
                                  <w:noProof/>
                                </w:rPr>
                                <w:t>5</w:t>
                              </w:r>
                              <w:r w:rsidR="009D34D5">
                                <w:rPr>
                                  <w:noProof/>
                                </w:rPr>
                                <w:fldChar w:fldCharType="end"/>
                              </w:r>
                              <w:r>
                                <w:t xml:space="preserve">. Kawaii Type multi anvil cell apparatus for large volume experiments up to ~100 </w:t>
                              </w:r>
                              <w:proofErr w:type="spellStart"/>
                              <w:r>
                                <w:t>GPa</w:t>
                              </w:r>
                              <w:proofErr w:type="spellEnd"/>
                              <w:r>
                                <w:t xml:space="preserve"> in large volum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5ECFC5" id="Group 16" o:spid="_x0000_s1039" style="position:absolute;left:0;text-align:left;margin-left:274.35pt;margin-top:0;width:198.25pt;height:222.4pt;z-index:251674624" coordsize="25177,2824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">
                <v:shape id="Picture 14" o:spid="_x0000_s1040" type="#_x0000_t75" alt="Diagram&#10;&#10;Description automatically generated" style="position:absolute;width:25177;height:222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">
                  <v:imagedata r:id="rId16" o:title="Diagram&#10;&#10;Description automatically generated"/>
                </v:shape>
                <v:shape id="Text Box 15" o:spid="_x0000_s1041" type="#_x0000_t202" style="position:absolute;top:22790;width:25177;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641FA056" w14:textId="4B1C04C2" w:rsidR="001A1441" w:rsidRDefault="001A1441" w:rsidP="001A1441">
                        <w:pPr>
                          <w:pStyle w:val="Caption"/>
                        </w:pPr>
                        <w:r>
                          <w:t xml:space="preserve">Figure </w:t>
                        </w:r>
                        <w:r w:rsidR="009D34D5">
                          <w:fldChar w:fldCharType="begin"/>
                        </w:r>
                        <w:r w:rsidR="009D34D5">
                          <w:instrText xml:space="preserve"> SEQ Fig</w:instrText>
                        </w:r>
                        <w:r w:rsidR="009D34D5">
                          <w:instrText xml:space="preserve">ure \* ARABIC </w:instrText>
                        </w:r>
                        <w:r w:rsidR="009D34D5">
                          <w:fldChar w:fldCharType="separate"/>
                        </w:r>
                        <w:r>
                          <w:rPr>
                            <w:noProof/>
                          </w:rPr>
                          <w:t>5</w:t>
                        </w:r>
                        <w:r w:rsidR="009D34D5">
                          <w:rPr>
                            <w:noProof/>
                          </w:rPr>
                          <w:fldChar w:fldCharType="end"/>
                        </w:r>
                        <w:r>
                          <w:t xml:space="preserve">. Kawaii Type multi anvil cell apparatus for large volume experiments up to ~100 </w:t>
                        </w:r>
                        <w:proofErr w:type="spellStart"/>
                        <w:r>
                          <w:t>GPa</w:t>
                        </w:r>
                        <w:proofErr w:type="spellEnd"/>
                        <w:r>
                          <w:t xml:space="preserve"> in large volumes.</w:t>
                        </w:r>
                      </w:p>
                    </w:txbxContent>
                  </v:textbox>
                </v:shape>
                <w10:wrap type="square"/>
              </v:group>
            </w:pict>
          </mc:Fallback>
        </mc:AlternateContent>
      </w:r>
      <w:r w:rsidR="00102CF9">
        <w:rPr>
          <w:rStyle w:val="qv3wpe"/>
        </w:rPr>
        <w:t>volume, which, if burned at the above rate</w:t>
      </w:r>
      <w:r w:rsidR="005858B8">
        <w:rPr>
          <w:rStyle w:val="qv3wpe"/>
        </w:rPr>
        <w:t>, in sing</w:t>
      </w:r>
      <w:r w:rsidR="005B2E2C">
        <w:rPr>
          <w:rStyle w:val="qv3wpe"/>
        </w:rPr>
        <w:t>l</w:t>
      </w:r>
      <w:r w:rsidR="005858B8">
        <w:rPr>
          <w:rStyle w:val="qv3wpe"/>
        </w:rPr>
        <w:t>e step fusion reactions</w:t>
      </w:r>
      <w:r w:rsidR="00102CF9">
        <w:rPr>
          <w:rStyle w:val="qv3wpe"/>
        </w:rPr>
        <w:t>, we find the burn time, would be ~</w:t>
      </w:r>
      <w:r w:rsidR="00102CF9" w:rsidRPr="00102CF9">
        <w:t xml:space="preserve"> </w:t>
      </w:r>
      <w:r w:rsidR="00B430D6">
        <w:rPr>
          <w:rStyle w:val="qv3wpe"/>
        </w:rPr>
        <w:t>136116152</w:t>
      </w:r>
      <w:r w:rsidR="00102CF9">
        <w:rPr>
          <w:rStyle w:val="qv3wpe"/>
        </w:rPr>
        <w:t xml:space="preserve"> seconds, or, more reasonably stated, </w:t>
      </w:r>
      <w:r w:rsidR="00B430D6">
        <w:rPr>
          <w:rStyle w:val="qv3wpe"/>
        </w:rPr>
        <w:t>~</w:t>
      </w:r>
      <w:r w:rsidR="00B430D6" w:rsidRPr="00B430D6">
        <w:rPr>
          <w:rStyle w:val="qv3wpe"/>
        </w:rPr>
        <w:t>4</w:t>
      </w:r>
      <w:r w:rsidR="00B430D6">
        <w:rPr>
          <w:rStyle w:val="qv3wpe"/>
        </w:rPr>
        <w:t xml:space="preserve"> years</w:t>
      </w:r>
      <w:r w:rsidR="00102CF9">
        <w:rPr>
          <w:rStyle w:val="qv3wpe"/>
        </w:rPr>
        <w:t>.</w:t>
      </w:r>
      <w:r w:rsidR="00441E7E">
        <w:rPr>
          <w:rStyle w:val="qv3wpe"/>
        </w:rPr>
        <w:t xml:space="preserve"> </w:t>
      </w:r>
      <w:r w:rsidR="000B69C0">
        <w:rPr>
          <w:rStyle w:val="qv3wpe"/>
        </w:rPr>
        <w:t xml:space="preserve"> This i</w:t>
      </w:r>
      <w:r w:rsidR="00984B27">
        <w:rPr>
          <w:rStyle w:val="qv3wpe"/>
        </w:rPr>
        <w:t xml:space="preserve">s a conservative estimate of power output based on a modest pressure in a large volume cell. </w:t>
      </w:r>
      <w:r w:rsidR="00431789">
        <w:rPr>
          <w:rStyle w:val="qv3wpe"/>
        </w:rPr>
        <w:t xml:space="preserve"> </w:t>
      </w:r>
      <w:r w:rsidR="00BF0421">
        <w:rPr>
          <w:rStyle w:val="qv3wpe"/>
        </w:rPr>
        <w:t>Further, given the high temperatures attainable by our ions in our anvil cell capacitor</w:t>
      </w:r>
      <w:r w:rsidR="00A06D05">
        <w:rPr>
          <w:rStyle w:val="qv3wpe"/>
        </w:rPr>
        <w:t>, and the availability of oxygen as a catalyst in our cell</w:t>
      </w:r>
      <w:r w:rsidR="00BF0421">
        <w:rPr>
          <w:rStyle w:val="qv3wpe"/>
        </w:rPr>
        <w:t xml:space="preserve">, there is a high probability of D-D fusion, but also the much more energy dense (by 3 orders of magnitude) CNO cycle, thus, if we assume the balance(&gt;90%) of reactions at our operating temperature are actually CNO reactions, we could expect ~1000 times more output power per cubic meter! </w:t>
      </w:r>
      <w:r w:rsidR="005B0164">
        <w:rPr>
          <w:rStyle w:val="qv3wpe"/>
        </w:rPr>
        <w:t>That is</w:t>
      </w:r>
      <w:r w:rsidR="00953DF9">
        <w:rPr>
          <w:rStyle w:val="qv3wpe"/>
        </w:rPr>
        <w:t>, conservatively from the first phase CNO reactions alone,</w:t>
      </w:r>
      <w:r w:rsidR="005B0164">
        <w:rPr>
          <w:rStyle w:val="qv3wpe"/>
        </w:rPr>
        <w:t xml:space="preserve"> </w:t>
      </w:r>
      <m:oMath>
        <m:r>
          <w:rPr>
            <w:rStyle w:val="qv3wpe"/>
            <w:rFonts w:ascii="Cambria Math" w:hAnsi="Cambria Math"/>
          </w:rPr>
          <m:t>~</m:t>
        </m:r>
        <m:r>
          <w:rPr>
            <w:rFonts w:ascii="Cambria Math" w:eastAsiaTheme="minorEastAsia" w:hAnsi="Cambria Math"/>
          </w:rPr>
          <m:t>305 Megawatts</m:t>
        </m:r>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370152">
        <w:rPr>
          <w:rFonts w:eastAsiaTheme="minorEastAsia"/>
        </w:rPr>
        <w:t>. Now that is more like it!</w:t>
      </w:r>
      <w:r w:rsidR="005B65F0">
        <w:rPr>
          <w:rFonts w:eastAsiaTheme="minorEastAsia"/>
        </w:rPr>
        <w:tab/>
      </w:r>
      <w:r w:rsidR="00563ABB">
        <w:rPr>
          <w:rFonts w:eastAsiaTheme="minorEastAsia"/>
        </w:rPr>
        <w:t xml:space="preserve">  </w:t>
      </w:r>
      <w:r w:rsidR="00F63F39">
        <w:rPr>
          <w:rFonts w:eastAsiaTheme="minorEastAsia"/>
        </w:rPr>
        <w:t xml:space="preserve">Even for a conservative cell volume of </w:t>
      </w:r>
      <w:r w:rsidR="00077FF8">
        <w:rPr>
          <w:rFonts w:eastAsiaTheme="minorEastAsia"/>
        </w:rPr>
        <w:t>2.3</w:t>
      </w:r>
      <w:r w:rsidR="00F63F39">
        <w:rPr>
          <w:rFonts w:eastAsiaTheme="minorEastAsia"/>
        </w:rPr>
        <w:t xml:space="preserve">E-5 </w:t>
      </w:r>
      <w:r w:rsidR="00FD3066">
        <w:rPr>
          <w:rFonts w:eastAsiaTheme="minorEastAsia"/>
        </w:rPr>
        <w:t xml:space="preserve">cubic </w:t>
      </w:r>
      <w:r w:rsidR="00F63F39">
        <w:rPr>
          <w:rFonts w:eastAsiaTheme="minorEastAsia"/>
        </w:rPr>
        <w:t xml:space="preserve">meters, that represents </w:t>
      </w:r>
      <w:r w:rsidR="005858B8">
        <w:rPr>
          <w:rFonts w:eastAsiaTheme="minorEastAsia"/>
        </w:rPr>
        <w:t>~7</w:t>
      </w:r>
      <w:r w:rsidR="00F63F39">
        <w:rPr>
          <w:rFonts w:eastAsiaTheme="minorEastAsia"/>
        </w:rPr>
        <w:t xml:space="preserve"> </w:t>
      </w:r>
      <w:r w:rsidR="005858B8">
        <w:rPr>
          <w:rFonts w:eastAsiaTheme="minorEastAsia"/>
        </w:rPr>
        <w:t>kilo</w:t>
      </w:r>
      <w:r w:rsidR="00F63F39">
        <w:rPr>
          <w:rFonts w:eastAsiaTheme="minorEastAsia"/>
        </w:rPr>
        <w:t>watts of continuous power output</w:t>
      </w:r>
      <w:r w:rsidR="005858B8">
        <w:rPr>
          <w:rFonts w:eastAsiaTheme="minorEastAsia"/>
        </w:rPr>
        <w:t xml:space="preserve"> for a cell of readily available dimensions and made of commercial off the shelf materials. </w:t>
      </w:r>
      <w:r w:rsidR="00714133">
        <w:rPr>
          <w:rFonts w:eastAsiaTheme="minorEastAsia"/>
        </w:rPr>
        <w:t>Of course, such large volume cells are proportionately more expensive and ultimately limited in the pressures they can generate. They are also more difficult to construct for the home user than a simple uniaxial press.</w:t>
      </w:r>
      <w:r w:rsidR="003917A0">
        <w:rPr>
          <w:rFonts w:eastAsiaTheme="minorEastAsia"/>
        </w:rPr>
        <w:t xml:space="preserve"> Thus, it is of interest to run these same calculations under assumptions consistent with what is available to the home user</w:t>
      </w:r>
      <w:r w:rsidR="00881606">
        <w:rPr>
          <w:rFonts w:eastAsiaTheme="minorEastAsia"/>
        </w:rPr>
        <w:t xml:space="preserve">, namely cell volumes not to exceed </w:t>
      </w:r>
      <w:r w:rsidR="00881606" w:rsidRPr="00881606">
        <w:rPr>
          <w:rFonts w:eastAsiaTheme="minorEastAsia"/>
        </w:rPr>
        <w:t>7.9e-11</w:t>
      </w:r>
      <w:r w:rsidR="00881606">
        <w:rPr>
          <w:rFonts w:eastAsiaTheme="minorEastAsia"/>
        </w:rPr>
        <w:t xml:space="preserve"> cubic meters, and under the same conservative energy generating assumptions as above. In this case, even assuming net CNO reactions in the cell at the same conservative </w:t>
      </w:r>
      <w:r w:rsidR="00EB67DC">
        <w:rPr>
          <w:rFonts w:eastAsiaTheme="minorEastAsia"/>
        </w:rPr>
        <w:t>12</w:t>
      </w:r>
      <w:r w:rsidR="00881606">
        <w:rPr>
          <w:rFonts w:eastAsiaTheme="minorEastAsia"/>
        </w:rPr>
        <w:t xml:space="preserve"> </w:t>
      </w:r>
      <w:proofErr w:type="spellStart"/>
      <w:r w:rsidR="00881606">
        <w:rPr>
          <w:rFonts w:eastAsiaTheme="minorEastAsia"/>
        </w:rPr>
        <w:t>GPa</w:t>
      </w:r>
      <w:proofErr w:type="spellEnd"/>
      <w:r w:rsidR="00881606">
        <w:rPr>
          <w:rFonts w:eastAsiaTheme="minorEastAsia"/>
        </w:rPr>
        <w:t xml:space="preserve"> pressure, we would expect a gross power output of 0.024 Watts continuous. </w:t>
      </w:r>
    </w:p>
    <w:p w14:paraId="57CF56C6" w14:textId="77777777" w:rsidR="00954019" w:rsidRPr="002514F5" w:rsidRDefault="00954019" w:rsidP="002514F5">
      <w:pPr>
        <w:jc w:val="both"/>
        <w:rPr>
          <w:rFonts w:eastAsiaTheme="minorEastAsia"/>
        </w:rPr>
      </w:pPr>
    </w:p>
    <w:p w14:paraId="5119C226" w14:textId="7CB655DF" w:rsidR="00351D45" w:rsidRDefault="00351D45" w:rsidP="00351D45">
      <w:pPr>
        <w:pStyle w:val="Heading1"/>
      </w:pPr>
      <w:r>
        <w:t>How This Could Work</w:t>
      </w:r>
    </w:p>
    <w:p w14:paraId="5E65F965" w14:textId="563C007C" w:rsidR="00351D45" w:rsidRDefault="00351D45" w:rsidP="00351D45">
      <w:pPr>
        <w:pStyle w:val="Heading1"/>
      </w:pPr>
      <w:r>
        <w:t>How We Will Make It Work</w:t>
      </w:r>
    </w:p>
    <w:p w14:paraId="56EB8357" w14:textId="06427C4A" w:rsidR="00013F69" w:rsidRPr="00013F69" w:rsidRDefault="00013F69" w:rsidP="00013F69">
      <w:pPr>
        <w:pStyle w:val="Heading1"/>
      </w:pPr>
      <w:r>
        <w:t>Conclusion</w:t>
      </w:r>
    </w:p>
    <w:p w14:paraId="17ACD92B" w14:textId="677CABF0" w:rsidR="00013F69" w:rsidRDefault="00013F69" w:rsidP="00013F69">
      <w:pPr>
        <w:pStyle w:val="Heading1"/>
      </w:pPr>
      <w:r>
        <w:t>References</w:t>
      </w:r>
    </w:p>
    <w:p w14:paraId="41977960" w14:textId="77777777" w:rsidR="00CB3A25" w:rsidRPr="00CB3A25" w:rsidRDefault="00954019" w:rsidP="00CB3A25">
      <w:pPr>
        <w:pStyle w:val="Bibliography"/>
        <w:rPr>
          <w:rFonts w:ascii="Calibri" w:hAnsi="Calibri" w:cs="Calibri"/>
        </w:rPr>
      </w:pPr>
      <w:r>
        <w:fldChar w:fldCharType="begin"/>
      </w:r>
      <w:r>
        <w:instrText xml:space="preserve"> ADDIN ZOTERO_BIBL {"uncited":[],"omitted":[],"custom":[]} CSL_BIBLIOGRAPHY </w:instrText>
      </w:r>
      <w:r>
        <w:fldChar w:fldCharType="separate"/>
      </w:r>
      <w:r w:rsidR="00CB3A25" w:rsidRPr="00CB3A25">
        <w:rPr>
          <w:rFonts w:ascii="Calibri" w:hAnsi="Calibri" w:cs="Calibri"/>
        </w:rPr>
        <w:t>[1]</w:t>
      </w:r>
      <w:r w:rsidR="00CB3A25" w:rsidRPr="00CB3A25">
        <w:rPr>
          <w:rFonts w:ascii="Calibri" w:hAnsi="Calibri" w:cs="Calibri"/>
        </w:rPr>
        <w:tab/>
        <w:t xml:space="preserve">Lawson, J. D., 1957, “Some Criteria for a Power Producing Thermonuclear Reactor,” Proc. Phys. Soc. Sect. B, </w:t>
      </w:r>
      <w:r w:rsidR="00CB3A25" w:rsidRPr="00CB3A25">
        <w:rPr>
          <w:rFonts w:ascii="Calibri" w:hAnsi="Calibri" w:cs="Calibri"/>
          <w:b/>
          <w:bCs/>
        </w:rPr>
        <w:t>70</w:t>
      </w:r>
      <w:r w:rsidR="00CB3A25" w:rsidRPr="00CB3A25">
        <w:rPr>
          <w:rFonts w:ascii="Calibri" w:hAnsi="Calibri" w:cs="Calibri"/>
        </w:rPr>
        <w:t>(1), pp. 6–10.</w:t>
      </w:r>
    </w:p>
    <w:p w14:paraId="6B1839BB" w14:textId="77777777" w:rsidR="00CB3A25" w:rsidRPr="00CB3A25" w:rsidRDefault="00CB3A25" w:rsidP="00CB3A25">
      <w:pPr>
        <w:pStyle w:val="Bibliography"/>
        <w:rPr>
          <w:rFonts w:ascii="Calibri" w:hAnsi="Calibri" w:cs="Calibri"/>
        </w:rPr>
      </w:pPr>
      <w:r w:rsidRPr="00CB3A25">
        <w:rPr>
          <w:rFonts w:ascii="Calibri" w:hAnsi="Calibri" w:cs="Calibri"/>
        </w:rPr>
        <w:t>[2]</w:t>
      </w:r>
      <w:r w:rsidRPr="00CB3A25">
        <w:rPr>
          <w:rFonts w:ascii="Calibri" w:hAnsi="Calibri" w:cs="Calibri"/>
        </w:rPr>
        <w:tab/>
        <w:t xml:space="preserve">Fukuhara, M., 2020, “Possible Nuclear Fusion of Deuteron in the Cores of Earth, Jupiter, Saturn, and Brown Dwarfs,” AIP Adv., </w:t>
      </w:r>
      <w:r w:rsidRPr="00CB3A25">
        <w:rPr>
          <w:rFonts w:ascii="Calibri" w:hAnsi="Calibri" w:cs="Calibri"/>
          <w:b/>
          <w:bCs/>
        </w:rPr>
        <w:t>10</w:t>
      </w:r>
      <w:r w:rsidRPr="00CB3A25">
        <w:rPr>
          <w:rFonts w:ascii="Calibri" w:hAnsi="Calibri" w:cs="Calibri"/>
        </w:rPr>
        <w:t>(3), p. 035126.</w:t>
      </w:r>
    </w:p>
    <w:p w14:paraId="1B6B9D51" w14:textId="77777777" w:rsidR="00CB3A25" w:rsidRPr="00CB3A25" w:rsidRDefault="00CB3A25" w:rsidP="00CB3A25">
      <w:pPr>
        <w:pStyle w:val="Bibliography"/>
        <w:rPr>
          <w:rFonts w:ascii="Calibri" w:hAnsi="Calibri" w:cs="Calibri"/>
        </w:rPr>
      </w:pPr>
      <w:r w:rsidRPr="00CB3A25">
        <w:rPr>
          <w:rFonts w:ascii="Calibri" w:hAnsi="Calibri" w:cs="Calibri"/>
        </w:rPr>
        <w:t>[3]</w:t>
      </w:r>
      <w:r w:rsidRPr="00CB3A25">
        <w:rPr>
          <w:rFonts w:ascii="Calibri" w:hAnsi="Calibri" w:cs="Calibri"/>
        </w:rPr>
        <w:tab/>
        <w:t xml:space="preserve">Fukuhara, M., 2016, “Possible Generation of Heat from Nuclear Fusion in Earth’s Inner Core,” Sci. Rep., </w:t>
      </w:r>
      <w:r w:rsidRPr="00CB3A25">
        <w:rPr>
          <w:rFonts w:ascii="Calibri" w:hAnsi="Calibri" w:cs="Calibri"/>
          <w:b/>
          <w:bCs/>
        </w:rPr>
        <w:t>6</w:t>
      </w:r>
      <w:r w:rsidRPr="00CB3A25">
        <w:rPr>
          <w:rFonts w:ascii="Calibri" w:hAnsi="Calibri" w:cs="Calibri"/>
        </w:rPr>
        <w:t>(1), p. 37740.</w:t>
      </w:r>
    </w:p>
    <w:p w14:paraId="0A7EF2F0" w14:textId="77777777" w:rsidR="00CB3A25" w:rsidRPr="00CB3A25" w:rsidRDefault="00CB3A25" w:rsidP="00CB3A25">
      <w:pPr>
        <w:pStyle w:val="Bibliography"/>
        <w:rPr>
          <w:rFonts w:ascii="Calibri" w:hAnsi="Calibri" w:cs="Calibri"/>
        </w:rPr>
      </w:pPr>
      <w:r w:rsidRPr="00CB3A25">
        <w:rPr>
          <w:rFonts w:ascii="Calibri" w:hAnsi="Calibri" w:cs="Calibri"/>
        </w:rPr>
        <w:lastRenderedPageBreak/>
        <w:t>[4]</w:t>
      </w:r>
      <w:r w:rsidRPr="00CB3A25">
        <w:rPr>
          <w:rFonts w:ascii="Calibri" w:hAnsi="Calibri" w:cs="Calibri"/>
        </w:rPr>
        <w:tab/>
        <w:t xml:space="preserve">Pines, V., Pines, M., Chait, A., Steinetz, B. M., Forsley, L. P., Hendricks, R. C., Fralick, G. C., Benyo, T. L., Baramsai, B., Ugorowski, P. B., Becks, M. D., Martin, R. E., Penney, N., and Sandifer, C. E., 2020, “Nuclear Fusion Reactions in Deuterated Metals,” Phys. Rev. C, </w:t>
      </w:r>
      <w:r w:rsidRPr="00CB3A25">
        <w:rPr>
          <w:rFonts w:ascii="Calibri" w:hAnsi="Calibri" w:cs="Calibri"/>
          <w:b/>
          <w:bCs/>
        </w:rPr>
        <w:t>101</w:t>
      </w:r>
      <w:r w:rsidRPr="00CB3A25">
        <w:rPr>
          <w:rFonts w:ascii="Calibri" w:hAnsi="Calibri" w:cs="Calibri"/>
        </w:rPr>
        <w:t>(4), p. 044609.</w:t>
      </w:r>
    </w:p>
    <w:p w14:paraId="433A91BE" w14:textId="77777777" w:rsidR="00CB3A25" w:rsidRPr="00CB3A25" w:rsidRDefault="00CB3A25" w:rsidP="00CB3A25">
      <w:pPr>
        <w:pStyle w:val="Bibliography"/>
        <w:rPr>
          <w:rFonts w:ascii="Calibri" w:hAnsi="Calibri" w:cs="Calibri"/>
        </w:rPr>
      </w:pPr>
      <w:r w:rsidRPr="00CB3A25">
        <w:rPr>
          <w:rFonts w:ascii="Calibri" w:hAnsi="Calibri" w:cs="Calibri"/>
        </w:rPr>
        <w:t>[5]</w:t>
      </w:r>
      <w:r w:rsidRPr="00CB3A25">
        <w:rPr>
          <w:rFonts w:ascii="Calibri" w:hAnsi="Calibri" w:cs="Calibri"/>
        </w:rPr>
        <w:tab/>
        <w:t xml:space="preserve">Terez, E. I., and Terez, I. E., 2015, “Fusion Reactions as the Main Source of the Earth’s Internal Energy,” Her. Russ. Acad. Sci., </w:t>
      </w:r>
      <w:r w:rsidRPr="00CB3A25">
        <w:rPr>
          <w:rFonts w:ascii="Calibri" w:hAnsi="Calibri" w:cs="Calibri"/>
          <w:b/>
          <w:bCs/>
        </w:rPr>
        <w:t>85</w:t>
      </w:r>
      <w:r w:rsidRPr="00CB3A25">
        <w:rPr>
          <w:rFonts w:ascii="Calibri" w:hAnsi="Calibri" w:cs="Calibri"/>
        </w:rPr>
        <w:t>(2), pp. 163–169.</w:t>
      </w:r>
    </w:p>
    <w:p w14:paraId="38F5F479" w14:textId="77777777" w:rsidR="00CB3A25" w:rsidRPr="00CB3A25" w:rsidRDefault="00CB3A25" w:rsidP="00CB3A25">
      <w:pPr>
        <w:pStyle w:val="Bibliography"/>
        <w:rPr>
          <w:rFonts w:ascii="Calibri" w:hAnsi="Calibri" w:cs="Calibri"/>
        </w:rPr>
      </w:pPr>
      <w:r w:rsidRPr="00CB3A25">
        <w:rPr>
          <w:rFonts w:ascii="Calibri" w:hAnsi="Calibri" w:cs="Calibri"/>
        </w:rPr>
        <w:t>[6]</w:t>
      </w:r>
      <w:r w:rsidRPr="00CB3A25">
        <w:rPr>
          <w:rFonts w:ascii="Calibri" w:hAnsi="Calibri" w:cs="Calibri"/>
        </w:rPr>
        <w:tab/>
        <w:t xml:space="preserve">Chau, R., Hamel, S., and Nellis, W. J., 2011, “Chemical Processes in the Deep Interior of Uranus,” Nat. Commun., </w:t>
      </w:r>
      <w:r w:rsidRPr="00CB3A25">
        <w:rPr>
          <w:rFonts w:ascii="Calibri" w:hAnsi="Calibri" w:cs="Calibri"/>
          <w:b/>
          <w:bCs/>
        </w:rPr>
        <w:t>2</w:t>
      </w:r>
      <w:r w:rsidRPr="00CB3A25">
        <w:rPr>
          <w:rFonts w:ascii="Calibri" w:hAnsi="Calibri" w:cs="Calibri"/>
        </w:rPr>
        <w:t>(1), p. 203.</w:t>
      </w:r>
    </w:p>
    <w:p w14:paraId="4EB0A69D" w14:textId="77777777" w:rsidR="00CB3A25" w:rsidRPr="00CB3A25" w:rsidRDefault="00CB3A25" w:rsidP="00CB3A25">
      <w:pPr>
        <w:pStyle w:val="Bibliography"/>
        <w:rPr>
          <w:rFonts w:ascii="Calibri" w:hAnsi="Calibri" w:cs="Calibri"/>
        </w:rPr>
      </w:pPr>
      <w:r w:rsidRPr="00CB3A25">
        <w:rPr>
          <w:rFonts w:ascii="Calibri" w:hAnsi="Calibri" w:cs="Calibri"/>
        </w:rPr>
        <w:t>[7]</w:t>
      </w:r>
      <w:r w:rsidRPr="00CB3A25">
        <w:rPr>
          <w:rFonts w:ascii="Calibri" w:hAnsi="Calibri" w:cs="Calibri"/>
        </w:rPr>
        <w:tab/>
        <w:t xml:space="preserve">Robitaille, P.-M., 2013, “The Liquid Metallic Hydrogen Model of the Sun and the Solar Atmosphere VII. Further Insights into the Chromosphere and Corona,” Prog. Phys., </w:t>
      </w:r>
      <w:r w:rsidRPr="00CB3A25">
        <w:rPr>
          <w:rFonts w:ascii="Calibri" w:hAnsi="Calibri" w:cs="Calibri"/>
          <w:b/>
          <w:bCs/>
        </w:rPr>
        <w:t>3</w:t>
      </w:r>
      <w:r w:rsidRPr="00CB3A25">
        <w:rPr>
          <w:rFonts w:ascii="Calibri" w:hAnsi="Calibri" w:cs="Calibri"/>
        </w:rPr>
        <w:t>, p. 7.</w:t>
      </w:r>
    </w:p>
    <w:p w14:paraId="69F4BB03" w14:textId="77777777" w:rsidR="00CB3A25" w:rsidRPr="00CB3A25" w:rsidRDefault="00CB3A25" w:rsidP="00CB3A25">
      <w:pPr>
        <w:pStyle w:val="Bibliography"/>
        <w:rPr>
          <w:rFonts w:ascii="Calibri" w:hAnsi="Calibri" w:cs="Calibri"/>
        </w:rPr>
      </w:pPr>
      <w:r w:rsidRPr="00CB3A25">
        <w:rPr>
          <w:rFonts w:ascii="Calibri" w:hAnsi="Calibri" w:cs="Calibri"/>
        </w:rPr>
        <w:t>[8]</w:t>
      </w:r>
      <w:r w:rsidRPr="00CB3A25">
        <w:rPr>
          <w:rFonts w:ascii="Calibri" w:hAnsi="Calibri" w:cs="Calibri"/>
        </w:rPr>
        <w:tab/>
        <w:t xml:space="preserve">Adelberger, E. G., García, A., Robertson, R. G. H., Snover, K. A., Balantekin, A. B., Heeger, K., Ramsey-Musolf, M. J., Bemmerer, D., Junghans, A., Bertulani, C. A., Chen, J.-W., Costantini, H., Prati, P., Couder, M., Uberseder, E., Wiescher, M., Cyburt, R., Davids, B., Freedman, S. J., Gai, M., Gazit, D., Gialanella, L., Imbriani, G., Greife, U., Hass, M., Haxton, W. C., Itahashi, T., Kubodera, K., Langanke, K., Leitner, D., Leitner, M., Vetter, P., Winslow, L., Marcucci, L. E., Motobayashi, T., Mukhamedzhanov, A., Tribble, R. E., Nollett, K. M., Nunes, F. M., Park, T.-S., Parker, P. D., Schiavilla, R., Simpson, E. C., Spitaleri, C., Strieder, F., Trautvetter, H.-P., Suemmerer, K., and Typel, S., 2011, “Solar Fusion Cross Sections. II. The p p Chain and CNO Cycles,” Rev. Mod. Phys., </w:t>
      </w:r>
      <w:r w:rsidRPr="00CB3A25">
        <w:rPr>
          <w:rFonts w:ascii="Calibri" w:hAnsi="Calibri" w:cs="Calibri"/>
          <w:b/>
          <w:bCs/>
        </w:rPr>
        <w:t>83</w:t>
      </w:r>
      <w:r w:rsidRPr="00CB3A25">
        <w:rPr>
          <w:rFonts w:ascii="Calibri" w:hAnsi="Calibri" w:cs="Calibri"/>
        </w:rPr>
        <w:t>(1), pp. 195–245.</w:t>
      </w:r>
    </w:p>
    <w:p w14:paraId="6CB74418" w14:textId="77777777" w:rsidR="00CB3A25" w:rsidRPr="00CB3A25" w:rsidRDefault="00CB3A25" w:rsidP="00CB3A25">
      <w:pPr>
        <w:pStyle w:val="Bibliography"/>
        <w:rPr>
          <w:rFonts w:ascii="Calibri" w:hAnsi="Calibri" w:cs="Calibri"/>
        </w:rPr>
      </w:pPr>
      <w:r w:rsidRPr="00CB3A25">
        <w:rPr>
          <w:rFonts w:ascii="Calibri" w:hAnsi="Calibri" w:cs="Calibri"/>
        </w:rPr>
        <w:t>[9]</w:t>
      </w:r>
      <w:r w:rsidRPr="00CB3A25">
        <w:rPr>
          <w:rFonts w:ascii="Calibri" w:hAnsi="Calibri" w:cs="Calibri"/>
        </w:rPr>
        <w:tab/>
        <w:t xml:space="preserve">Hansen, T. C., 2021, “The Everlasting Hunt for New Ice Phases,” Nat. Commun., </w:t>
      </w:r>
      <w:r w:rsidRPr="00CB3A25">
        <w:rPr>
          <w:rFonts w:ascii="Calibri" w:hAnsi="Calibri" w:cs="Calibri"/>
          <w:b/>
          <w:bCs/>
        </w:rPr>
        <w:t>12</w:t>
      </w:r>
      <w:r w:rsidRPr="00CB3A25">
        <w:rPr>
          <w:rFonts w:ascii="Calibri" w:hAnsi="Calibri" w:cs="Calibri"/>
        </w:rPr>
        <w:t>(1), p. 3161.</w:t>
      </w:r>
    </w:p>
    <w:p w14:paraId="4DBC3D09" w14:textId="77777777" w:rsidR="00CB3A25" w:rsidRPr="00CB3A25" w:rsidRDefault="00CB3A25" w:rsidP="00CB3A25">
      <w:pPr>
        <w:pStyle w:val="Bibliography"/>
        <w:rPr>
          <w:rFonts w:ascii="Calibri" w:hAnsi="Calibri" w:cs="Calibri"/>
        </w:rPr>
      </w:pPr>
      <w:r w:rsidRPr="00CB3A25">
        <w:rPr>
          <w:rFonts w:ascii="Calibri" w:hAnsi="Calibri" w:cs="Calibri"/>
        </w:rPr>
        <w:t>[10]</w:t>
      </w:r>
      <w:r w:rsidRPr="00CB3A25">
        <w:rPr>
          <w:rFonts w:ascii="Calibri" w:hAnsi="Calibri" w:cs="Calibri"/>
        </w:rPr>
        <w:tab/>
        <w:t xml:space="preserve">Wang, Y., Liu, H., Lv, J., Zhu, L., Wang, H., and Ma, Y., 2011, “High Pressure Partially Ionic Phase of Water Ice,” Nat. Commun., </w:t>
      </w:r>
      <w:r w:rsidRPr="00CB3A25">
        <w:rPr>
          <w:rFonts w:ascii="Calibri" w:hAnsi="Calibri" w:cs="Calibri"/>
          <w:b/>
          <w:bCs/>
        </w:rPr>
        <w:t>2</w:t>
      </w:r>
      <w:r w:rsidRPr="00CB3A25">
        <w:rPr>
          <w:rFonts w:ascii="Calibri" w:hAnsi="Calibri" w:cs="Calibri"/>
        </w:rPr>
        <w:t>(1), p. 563.</w:t>
      </w:r>
    </w:p>
    <w:p w14:paraId="497E66E6" w14:textId="77777777" w:rsidR="00CB3A25" w:rsidRPr="00CB3A25" w:rsidRDefault="00CB3A25" w:rsidP="00CB3A25">
      <w:pPr>
        <w:pStyle w:val="Bibliography"/>
        <w:rPr>
          <w:rFonts w:ascii="Calibri" w:hAnsi="Calibri" w:cs="Calibri"/>
        </w:rPr>
      </w:pPr>
      <w:r w:rsidRPr="00CB3A25">
        <w:rPr>
          <w:rFonts w:ascii="Calibri" w:hAnsi="Calibri" w:cs="Calibri"/>
        </w:rPr>
        <w:t>[11]</w:t>
      </w:r>
      <w:r w:rsidRPr="00CB3A25">
        <w:rPr>
          <w:rFonts w:ascii="Calibri" w:hAnsi="Calibri" w:cs="Calibri"/>
        </w:rPr>
        <w:tab/>
        <w:t xml:space="preserve">Falk, K., 2018, “Experimental Methods for Warm Dense Matter Research,” High Power Laser Sci. Eng., </w:t>
      </w:r>
      <w:r w:rsidRPr="00CB3A25">
        <w:rPr>
          <w:rFonts w:ascii="Calibri" w:hAnsi="Calibri" w:cs="Calibri"/>
          <w:b/>
          <w:bCs/>
        </w:rPr>
        <w:t>6</w:t>
      </w:r>
      <w:r w:rsidRPr="00CB3A25">
        <w:rPr>
          <w:rFonts w:ascii="Calibri" w:hAnsi="Calibri" w:cs="Calibri"/>
        </w:rPr>
        <w:t>, p. e59.</w:t>
      </w:r>
    </w:p>
    <w:p w14:paraId="113E5D39" w14:textId="77777777" w:rsidR="00CB3A25" w:rsidRPr="00CB3A25" w:rsidRDefault="00CB3A25" w:rsidP="00CB3A25">
      <w:pPr>
        <w:pStyle w:val="Bibliography"/>
        <w:rPr>
          <w:rFonts w:ascii="Calibri" w:hAnsi="Calibri" w:cs="Calibri"/>
        </w:rPr>
      </w:pPr>
      <w:r w:rsidRPr="00CB3A25">
        <w:rPr>
          <w:rFonts w:ascii="Calibri" w:hAnsi="Calibri" w:cs="Calibri"/>
        </w:rPr>
        <w:t>[12]</w:t>
      </w:r>
      <w:r w:rsidRPr="00CB3A25">
        <w:rPr>
          <w:rFonts w:ascii="Calibri" w:hAnsi="Calibri" w:cs="Calibri"/>
        </w:rPr>
        <w:tab/>
        <w:t xml:space="preserve">Okada, T., Iitaka, T., Yagi, T., and Aoki, K., 2015, “Electrical Conductivity of Ice VII,” Sci. Rep., </w:t>
      </w:r>
      <w:r w:rsidRPr="00CB3A25">
        <w:rPr>
          <w:rFonts w:ascii="Calibri" w:hAnsi="Calibri" w:cs="Calibri"/>
          <w:b/>
          <w:bCs/>
        </w:rPr>
        <w:t>4</w:t>
      </w:r>
      <w:r w:rsidRPr="00CB3A25">
        <w:rPr>
          <w:rFonts w:ascii="Calibri" w:hAnsi="Calibri" w:cs="Calibri"/>
        </w:rPr>
        <w:t>(1), p. 5778.</w:t>
      </w:r>
    </w:p>
    <w:p w14:paraId="208B1B1E" w14:textId="77777777" w:rsidR="00CB3A25" w:rsidRPr="00CB3A25" w:rsidRDefault="00CB3A25" w:rsidP="00CB3A25">
      <w:pPr>
        <w:pStyle w:val="Bibliography"/>
        <w:rPr>
          <w:rFonts w:ascii="Calibri" w:hAnsi="Calibri" w:cs="Calibri"/>
        </w:rPr>
      </w:pPr>
      <w:r w:rsidRPr="00CB3A25">
        <w:rPr>
          <w:rFonts w:ascii="Calibri" w:hAnsi="Calibri" w:cs="Calibri"/>
        </w:rPr>
        <w:t>[13]</w:t>
      </w:r>
      <w:r w:rsidRPr="00CB3A25">
        <w:rPr>
          <w:rFonts w:ascii="Calibri" w:hAnsi="Calibri" w:cs="Calibri"/>
        </w:rPr>
        <w:tab/>
        <w:t xml:space="preserve">Johari, G. P., Lavergne, A., and Whalley, E., 1974, “Dielectric Properties of Ice VII and VIII and the Phase Boundary between Ice VI and VII,” J. Chem. Phys., </w:t>
      </w:r>
      <w:r w:rsidRPr="00CB3A25">
        <w:rPr>
          <w:rFonts w:ascii="Calibri" w:hAnsi="Calibri" w:cs="Calibri"/>
          <w:b/>
          <w:bCs/>
        </w:rPr>
        <w:t>61</w:t>
      </w:r>
      <w:r w:rsidRPr="00CB3A25">
        <w:rPr>
          <w:rFonts w:ascii="Calibri" w:hAnsi="Calibri" w:cs="Calibri"/>
        </w:rPr>
        <w:t>(10), pp. 4292–4300.</w:t>
      </w:r>
    </w:p>
    <w:p w14:paraId="139C0559" w14:textId="77777777" w:rsidR="00CB3A25" w:rsidRPr="00CB3A25" w:rsidRDefault="00CB3A25" w:rsidP="00CB3A25">
      <w:pPr>
        <w:pStyle w:val="Bibliography"/>
        <w:rPr>
          <w:rFonts w:ascii="Calibri" w:hAnsi="Calibri" w:cs="Calibri"/>
        </w:rPr>
      </w:pPr>
      <w:r w:rsidRPr="00CB3A25">
        <w:rPr>
          <w:rFonts w:ascii="Calibri" w:hAnsi="Calibri" w:cs="Calibri"/>
        </w:rPr>
        <w:t>[14]</w:t>
      </w:r>
      <w:r w:rsidRPr="00CB3A25">
        <w:rPr>
          <w:rFonts w:ascii="Calibri" w:hAnsi="Calibri" w:cs="Calibri"/>
        </w:rPr>
        <w:tab/>
        <w:t xml:space="preserve">Myint, P. C., Benedict, L. X., and Belof, J. L., 2017, “Free Energy Models for Ice VII and Liquid Water Derived from Pressure, Entropy, and Heat Capacity Relations,” J. Chem. Phys., </w:t>
      </w:r>
      <w:r w:rsidRPr="00CB3A25">
        <w:rPr>
          <w:rFonts w:ascii="Calibri" w:hAnsi="Calibri" w:cs="Calibri"/>
          <w:b/>
          <w:bCs/>
        </w:rPr>
        <w:t>147</w:t>
      </w:r>
      <w:r w:rsidRPr="00CB3A25">
        <w:rPr>
          <w:rFonts w:ascii="Calibri" w:hAnsi="Calibri" w:cs="Calibri"/>
        </w:rPr>
        <w:t>(8), p. 084505.</w:t>
      </w:r>
    </w:p>
    <w:p w14:paraId="6385EAB1" w14:textId="77777777" w:rsidR="00CB3A25" w:rsidRPr="00CB3A25" w:rsidRDefault="00CB3A25" w:rsidP="00CB3A25">
      <w:pPr>
        <w:pStyle w:val="Bibliography"/>
        <w:rPr>
          <w:rFonts w:ascii="Calibri" w:hAnsi="Calibri" w:cs="Calibri"/>
        </w:rPr>
      </w:pPr>
      <w:r w:rsidRPr="00CB3A25">
        <w:rPr>
          <w:rFonts w:ascii="Calibri" w:hAnsi="Calibri" w:cs="Calibri"/>
        </w:rPr>
        <w:t>[15]</w:t>
      </w:r>
      <w:r w:rsidRPr="00CB3A25">
        <w:rPr>
          <w:rFonts w:ascii="Calibri" w:hAnsi="Calibri" w:cs="Calibri"/>
        </w:rPr>
        <w:tab/>
        <w:t xml:space="preserve">Yang, L., Qian, R. J., An, Z. H., Komiyama, S., and Lu, W., 2019, “Simulation of Temperature Profile for the Electron and the Lattice Systems in Laterally Structured Layered Conductors,” EPL Europhys. Lett., </w:t>
      </w:r>
      <w:r w:rsidRPr="00CB3A25">
        <w:rPr>
          <w:rFonts w:ascii="Calibri" w:hAnsi="Calibri" w:cs="Calibri"/>
          <w:b/>
          <w:bCs/>
        </w:rPr>
        <w:t>128</w:t>
      </w:r>
      <w:r w:rsidRPr="00CB3A25">
        <w:rPr>
          <w:rFonts w:ascii="Calibri" w:hAnsi="Calibri" w:cs="Calibri"/>
        </w:rPr>
        <w:t>(1), p. 17001.</w:t>
      </w:r>
    </w:p>
    <w:p w14:paraId="23896D75" w14:textId="77777777" w:rsidR="00CB3A25" w:rsidRPr="00CB3A25" w:rsidRDefault="00CB3A25" w:rsidP="00CB3A25">
      <w:pPr>
        <w:pStyle w:val="Bibliography"/>
        <w:rPr>
          <w:rFonts w:ascii="Calibri" w:hAnsi="Calibri" w:cs="Calibri"/>
        </w:rPr>
      </w:pPr>
      <w:r w:rsidRPr="00CB3A25">
        <w:rPr>
          <w:rFonts w:ascii="Calibri" w:hAnsi="Calibri" w:cs="Calibri"/>
        </w:rPr>
        <w:t>[16]</w:t>
      </w:r>
      <w:r w:rsidRPr="00CB3A25">
        <w:rPr>
          <w:rFonts w:ascii="Calibri" w:hAnsi="Calibri" w:cs="Calibri"/>
        </w:rPr>
        <w:tab/>
        <w:t>Steinetz, B. M., Benyo, T. L., Pines, V., Pines, M., Consulting, P., Forsley, L. P., Corporation, J., Westmeyer, P. A., Chait, A., Becks, M. D., Martin, R. E., Hendricks, R. C., Penney, N., Marsolais, A. M., and Kamm, T. R., 2017, “Experimental Observations of Nuclear Activity in Deuterated Materials Subjected to a Low-Energy Photon Beam,” p. 32.</w:t>
      </w:r>
    </w:p>
    <w:p w14:paraId="6A38DD38" w14:textId="77777777" w:rsidR="00CB3A25" w:rsidRPr="00CB3A25" w:rsidRDefault="00CB3A25" w:rsidP="00CB3A25">
      <w:pPr>
        <w:pStyle w:val="Bibliography"/>
        <w:rPr>
          <w:rFonts w:ascii="Calibri" w:hAnsi="Calibri" w:cs="Calibri"/>
        </w:rPr>
      </w:pPr>
      <w:r w:rsidRPr="00CB3A25">
        <w:rPr>
          <w:rFonts w:ascii="Calibri" w:hAnsi="Calibri" w:cs="Calibri"/>
        </w:rPr>
        <w:t>[17]</w:t>
      </w:r>
      <w:r w:rsidRPr="00CB3A25">
        <w:rPr>
          <w:rFonts w:ascii="Calibri" w:hAnsi="Calibri" w:cs="Calibri"/>
        </w:rPr>
        <w:tab/>
        <w:t xml:space="preserve">Steinetz, B. M., Benyo, T. L., Chait, A., Hendricks, R. C., Forsley, L. P., Baramsai, B., Ugorowski, P. B., Becks, M. D., Pines, V., Pines, M., Martin, R. E., Penney, N., Fralick, G. C., and Sandifer, C. E., 2020, </w:t>
      </w:r>
      <w:r w:rsidRPr="00CB3A25">
        <w:rPr>
          <w:rFonts w:ascii="Calibri" w:hAnsi="Calibri" w:cs="Calibri"/>
        </w:rPr>
        <w:lastRenderedPageBreak/>
        <w:t xml:space="preserve">“Novel Nuclear Reactions Observed in Bremsstrahlung-Irradiated Deuterated Metals,” Phys. Rev. C, </w:t>
      </w:r>
      <w:r w:rsidRPr="00CB3A25">
        <w:rPr>
          <w:rFonts w:ascii="Calibri" w:hAnsi="Calibri" w:cs="Calibri"/>
          <w:b/>
          <w:bCs/>
        </w:rPr>
        <w:t>101</w:t>
      </w:r>
      <w:r w:rsidRPr="00CB3A25">
        <w:rPr>
          <w:rFonts w:ascii="Calibri" w:hAnsi="Calibri" w:cs="Calibri"/>
        </w:rPr>
        <w:t>(4), p. 044610.</w:t>
      </w:r>
    </w:p>
    <w:p w14:paraId="228BA4A2" w14:textId="77777777" w:rsidR="00CB3A25" w:rsidRPr="00CB3A25" w:rsidRDefault="00CB3A25" w:rsidP="00CB3A25">
      <w:pPr>
        <w:pStyle w:val="Bibliography"/>
        <w:rPr>
          <w:rFonts w:ascii="Calibri" w:hAnsi="Calibri" w:cs="Calibri"/>
        </w:rPr>
      </w:pPr>
      <w:r w:rsidRPr="00CB3A25">
        <w:rPr>
          <w:rFonts w:ascii="Calibri" w:hAnsi="Calibri" w:cs="Calibri"/>
        </w:rPr>
        <w:t>[18]</w:t>
      </w:r>
      <w:r w:rsidRPr="00CB3A25">
        <w:rPr>
          <w:rFonts w:ascii="Calibri" w:hAnsi="Calibri" w:cs="Calibri"/>
        </w:rPr>
        <w:tab/>
        <w:t xml:space="preserve">Gavriliuk, A. G., Mironovich, A. A., and Struzhkin, V. V., 2009, “Miniature Diamond Anvil Cell for Broad Range of High Pressure Measurements,” Rev. Sci. Instrum., </w:t>
      </w:r>
      <w:r w:rsidRPr="00CB3A25">
        <w:rPr>
          <w:rFonts w:ascii="Calibri" w:hAnsi="Calibri" w:cs="Calibri"/>
          <w:b/>
          <w:bCs/>
        </w:rPr>
        <w:t>80</w:t>
      </w:r>
      <w:r w:rsidRPr="00CB3A25">
        <w:rPr>
          <w:rFonts w:ascii="Calibri" w:hAnsi="Calibri" w:cs="Calibri"/>
        </w:rPr>
        <w:t>(4), p. 043906.</w:t>
      </w:r>
    </w:p>
    <w:p w14:paraId="623794EB" w14:textId="77777777" w:rsidR="00CB3A25" w:rsidRPr="00CB3A25" w:rsidRDefault="00CB3A25" w:rsidP="00CB3A25">
      <w:pPr>
        <w:pStyle w:val="Bibliography"/>
        <w:rPr>
          <w:rFonts w:ascii="Calibri" w:hAnsi="Calibri" w:cs="Calibri"/>
        </w:rPr>
      </w:pPr>
      <w:r w:rsidRPr="00CB3A25">
        <w:rPr>
          <w:rFonts w:ascii="Calibri" w:hAnsi="Calibri" w:cs="Calibri"/>
        </w:rPr>
        <w:t>[19]</w:t>
      </w:r>
      <w:r w:rsidRPr="00CB3A25">
        <w:rPr>
          <w:rFonts w:ascii="Calibri" w:hAnsi="Calibri" w:cs="Calibri"/>
        </w:rPr>
        <w:tab/>
        <w:t xml:space="preserve">Sterer, E., Pasternak, M. P., and Taylor, R. D., 1990, “A Multipurpose Miniature Diamond Anvil Cell,” Rev. Sci. Instrum., </w:t>
      </w:r>
      <w:r w:rsidRPr="00CB3A25">
        <w:rPr>
          <w:rFonts w:ascii="Calibri" w:hAnsi="Calibri" w:cs="Calibri"/>
          <w:b/>
          <w:bCs/>
        </w:rPr>
        <w:t>61</w:t>
      </w:r>
      <w:r w:rsidRPr="00CB3A25">
        <w:rPr>
          <w:rFonts w:ascii="Calibri" w:hAnsi="Calibri" w:cs="Calibri"/>
        </w:rPr>
        <w:t>(3), pp. 1117–1119.</w:t>
      </w:r>
    </w:p>
    <w:p w14:paraId="0958F2CF" w14:textId="77777777" w:rsidR="00CB3A25" w:rsidRPr="00CB3A25" w:rsidRDefault="00CB3A25" w:rsidP="00CB3A25">
      <w:pPr>
        <w:pStyle w:val="Bibliography"/>
        <w:rPr>
          <w:rFonts w:ascii="Calibri" w:hAnsi="Calibri" w:cs="Calibri"/>
        </w:rPr>
      </w:pPr>
      <w:r w:rsidRPr="00CB3A25">
        <w:rPr>
          <w:rFonts w:ascii="Calibri" w:hAnsi="Calibri" w:cs="Calibri"/>
        </w:rPr>
        <w:t>[20]</w:t>
      </w:r>
      <w:r w:rsidRPr="00CB3A25">
        <w:rPr>
          <w:rFonts w:ascii="Calibri" w:hAnsi="Calibri" w:cs="Calibri"/>
        </w:rPr>
        <w:tab/>
        <w:t xml:space="preserve">Anzellini, S., and Boccato, S., 2020, “A Practical Review of the Laser-Heated Diamond Anvil Cell for University Laboratories and Synchrotron Applications,” Crystals, </w:t>
      </w:r>
      <w:r w:rsidRPr="00CB3A25">
        <w:rPr>
          <w:rFonts w:ascii="Calibri" w:hAnsi="Calibri" w:cs="Calibri"/>
          <w:b/>
          <w:bCs/>
        </w:rPr>
        <w:t>10</w:t>
      </w:r>
      <w:r w:rsidRPr="00CB3A25">
        <w:rPr>
          <w:rFonts w:ascii="Calibri" w:hAnsi="Calibri" w:cs="Calibri"/>
        </w:rPr>
        <w:t>(6), p. 459.</w:t>
      </w:r>
    </w:p>
    <w:p w14:paraId="34DCFCD7" w14:textId="45BD55BF" w:rsidR="00013F69" w:rsidRPr="00013F69" w:rsidRDefault="00954019" w:rsidP="00013F69">
      <w:r>
        <w:fldChar w:fldCharType="end"/>
      </w:r>
    </w:p>
    <w:sectPr w:rsidR="00013F69" w:rsidRPr="00013F69" w:rsidSect="00BB04C8">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4C8"/>
    <w:rsid w:val="00010C70"/>
    <w:rsid w:val="00013F69"/>
    <w:rsid w:val="00026D4D"/>
    <w:rsid w:val="00036E62"/>
    <w:rsid w:val="00063936"/>
    <w:rsid w:val="00070D27"/>
    <w:rsid w:val="00077FF8"/>
    <w:rsid w:val="00092158"/>
    <w:rsid w:val="000B01F9"/>
    <w:rsid w:val="000B69C0"/>
    <w:rsid w:val="000D0507"/>
    <w:rsid w:val="00102CF9"/>
    <w:rsid w:val="00122A58"/>
    <w:rsid w:val="0014523D"/>
    <w:rsid w:val="00145AE4"/>
    <w:rsid w:val="00147F2D"/>
    <w:rsid w:val="00155A49"/>
    <w:rsid w:val="001600BE"/>
    <w:rsid w:val="00165E93"/>
    <w:rsid w:val="00197DFA"/>
    <w:rsid w:val="001A1441"/>
    <w:rsid w:val="001B303B"/>
    <w:rsid w:val="001B4D45"/>
    <w:rsid w:val="001E0DF8"/>
    <w:rsid w:val="001E319E"/>
    <w:rsid w:val="001F5F68"/>
    <w:rsid w:val="00207A21"/>
    <w:rsid w:val="00210461"/>
    <w:rsid w:val="00225D5C"/>
    <w:rsid w:val="002514F5"/>
    <w:rsid w:val="00266396"/>
    <w:rsid w:val="00267109"/>
    <w:rsid w:val="00267E1C"/>
    <w:rsid w:val="00297E68"/>
    <w:rsid w:val="002C64E1"/>
    <w:rsid w:val="002D1BC6"/>
    <w:rsid w:val="002D64BB"/>
    <w:rsid w:val="003101AE"/>
    <w:rsid w:val="003160C8"/>
    <w:rsid w:val="00332E85"/>
    <w:rsid w:val="00336A01"/>
    <w:rsid w:val="00342267"/>
    <w:rsid w:val="00351D45"/>
    <w:rsid w:val="00370152"/>
    <w:rsid w:val="003917A0"/>
    <w:rsid w:val="00396103"/>
    <w:rsid w:val="003A6C96"/>
    <w:rsid w:val="003A71DB"/>
    <w:rsid w:val="003C0219"/>
    <w:rsid w:val="003E1303"/>
    <w:rsid w:val="003E6B70"/>
    <w:rsid w:val="00411847"/>
    <w:rsid w:val="00431789"/>
    <w:rsid w:val="00441E7E"/>
    <w:rsid w:val="004712D8"/>
    <w:rsid w:val="00496D68"/>
    <w:rsid w:val="004A6868"/>
    <w:rsid w:val="004B360D"/>
    <w:rsid w:val="004C4C96"/>
    <w:rsid w:val="004D76C6"/>
    <w:rsid w:val="00511AD0"/>
    <w:rsid w:val="00563523"/>
    <w:rsid w:val="00563ABB"/>
    <w:rsid w:val="005858B8"/>
    <w:rsid w:val="005872FF"/>
    <w:rsid w:val="005B0164"/>
    <w:rsid w:val="005B2E2C"/>
    <w:rsid w:val="005B50A0"/>
    <w:rsid w:val="005B65F0"/>
    <w:rsid w:val="005D6599"/>
    <w:rsid w:val="005E51EC"/>
    <w:rsid w:val="005F6C76"/>
    <w:rsid w:val="00621624"/>
    <w:rsid w:val="00633DBB"/>
    <w:rsid w:val="00647CC6"/>
    <w:rsid w:val="00652EFA"/>
    <w:rsid w:val="0065778E"/>
    <w:rsid w:val="006579B1"/>
    <w:rsid w:val="00674E04"/>
    <w:rsid w:val="00691460"/>
    <w:rsid w:val="00692BE4"/>
    <w:rsid w:val="0069444F"/>
    <w:rsid w:val="006A0110"/>
    <w:rsid w:val="006C5C81"/>
    <w:rsid w:val="006D16EA"/>
    <w:rsid w:val="006D1BF4"/>
    <w:rsid w:val="00703368"/>
    <w:rsid w:val="00714133"/>
    <w:rsid w:val="00715DB8"/>
    <w:rsid w:val="00775570"/>
    <w:rsid w:val="00791E81"/>
    <w:rsid w:val="007A2311"/>
    <w:rsid w:val="007C1503"/>
    <w:rsid w:val="007D6140"/>
    <w:rsid w:val="007F2535"/>
    <w:rsid w:val="007F6E32"/>
    <w:rsid w:val="00806AA1"/>
    <w:rsid w:val="00812235"/>
    <w:rsid w:val="00840B8B"/>
    <w:rsid w:val="008507CF"/>
    <w:rsid w:val="008627E2"/>
    <w:rsid w:val="00881606"/>
    <w:rsid w:val="008910C5"/>
    <w:rsid w:val="00894F89"/>
    <w:rsid w:val="008A10A0"/>
    <w:rsid w:val="008A2B04"/>
    <w:rsid w:val="008D0A40"/>
    <w:rsid w:val="008F512A"/>
    <w:rsid w:val="009167E2"/>
    <w:rsid w:val="00953DF9"/>
    <w:rsid w:val="00954019"/>
    <w:rsid w:val="00981896"/>
    <w:rsid w:val="00984B27"/>
    <w:rsid w:val="009C3022"/>
    <w:rsid w:val="009C7459"/>
    <w:rsid w:val="009D34D5"/>
    <w:rsid w:val="009E3C0B"/>
    <w:rsid w:val="009E5916"/>
    <w:rsid w:val="00A06D05"/>
    <w:rsid w:val="00A71250"/>
    <w:rsid w:val="00A85257"/>
    <w:rsid w:val="00AD0979"/>
    <w:rsid w:val="00AE09D1"/>
    <w:rsid w:val="00AE17E0"/>
    <w:rsid w:val="00B27D09"/>
    <w:rsid w:val="00B430D6"/>
    <w:rsid w:val="00B7253C"/>
    <w:rsid w:val="00B83929"/>
    <w:rsid w:val="00BB04C8"/>
    <w:rsid w:val="00BE73E8"/>
    <w:rsid w:val="00BF0421"/>
    <w:rsid w:val="00BF2227"/>
    <w:rsid w:val="00C17EB5"/>
    <w:rsid w:val="00C228F3"/>
    <w:rsid w:val="00C441DF"/>
    <w:rsid w:val="00C66C18"/>
    <w:rsid w:val="00C76267"/>
    <w:rsid w:val="00C76783"/>
    <w:rsid w:val="00C87A89"/>
    <w:rsid w:val="00C92AAC"/>
    <w:rsid w:val="00C92B8E"/>
    <w:rsid w:val="00C95A36"/>
    <w:rsid w:val="00CB0258"/>
    <w:rsid w:val="00CB25A2"/>
    <w:rsid w:val="00CB3A25"/>
    <w:rsid w:val="00CD5698"/>
    <w:rsid w:val="00CF2D43"/>
    <w:rsid w:val="00D2083D"/>
    <w:rsid w:val="00D22CD0"/>
    <w:rsid w:val="00DA69BD"/>
    <w:rsid w:val="00DB6DA5"/>
    <w:rsid w:val="00DC49FD"/>
    <w:rsid w:val="00DC6917"/>
    <w:rsid w:val="00DD209B"/>
    <w:rsid w:val="00DF2B48"/>
    <w:rsid w:val="00E22554"/>
    <w:rsid w:val="00E516D5"/>
    <w:rsid w:val="00E55670"/>
    <w:rsid w:val="00EB67DC"/>
    <w:rsid w:val="00EC3896"/>
    <w:rsid w:val="00EE1437"/>
    <w:rsid w:val="00EF5972"/>
    <w:rsid w:val="00F05560"/>
    <w:rsid w:val="00F17EC5"/>
    <w:rsid w:val="00F60381"/>
    <w:rsid w:val="00F63BA7"/>
    <w:rsid w:val="00F63F39"/>
    <w:rsid w:val="00F664C6"/>
    <w:rsid w:val="00FB5359"/>
    <w:rsid w:val="00FC5825"/>
    <w:rsid w:val="00FD3066"/>
    <w:rsid w:val="00FE3F3C"/>
    <w:rsid w:val="00FF6AEC"/>
    <w:rsid w:val="00FF6E64"/>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BA17B"/>
  <w15:chartTrackingRefBased/>
  <w15:docId w15:val="{6B19BE4B-FAC3-4CEF-810F-EC41EEC78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04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B53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DRYDocumentStyle">
    <w:name w:val="SINDRY DocumentStyle"/>
    <w:basedOn w:val="Normal"/>
    <w:link w:val="SINDRYDocumentStyleChar"/>
    <w:qFormat/>
    <w:rsid w:val="00FB5359"/>
    <w:rPr>
      <w:rFonts w:ascii="Agency FB" w:hAnsi="Agency FB"/>
      <w:color w:val="C00000"/>
      <w:sz w:val="32"/>
    </w:rPr>
  </w:style>
  <w:style w:type="character" w:customStyle="1" w:styleId="SINDRYDocumentStyleChar">
    <w:name w:val="SINDRY DocumentStyle Char"/>
    <w:basedOn w:val="DefaultParagraphFont"/>
    <w:link w:val="SINDRYDocumentStyle"/>
    <w:rsid w:val="00FB5359"/>
    <w:rPr>
      <w:rFonts w:ascii="Agency FB" w:hAnsi="Agency FB"/>
      <w:color w:val="C00000"/>
      <w:sz w:val="32"/>
    </w:rPr>
  </w:style>
  <w:style w:type="paragraph" w:customStyle="1" w:styleId="SINDRYHeading2">
    <w:name w:val="SINDRYHeading2"/>
    <w:basedOn w:val="Heading2"/>
    <w:link w:val="SINDRYHeading2Char"/>
    <w:autoRedefine/>
    <w:qFormat/>
    <w:rsid w:val="00FB5359"/>
    <w:rPr>
      <w:rFonts w:ascii="Agency FB" w:hAnsi="Agency FB"/>
      <w:color w:val="C00000"/>
      <w:sz w:val="28"/>
    </w:rPr>
  </w:style>
  <w:style w:type="character" w:customStyle="1" w:styleId="SINDRYHeading2Char">
    <w:name w:val="SINDRYHeading2 Char"/>
    <w:basedOn w:val="Heading2Char"/>
    <w:link w:val="SINDRYHeading2"/>
    <w:rsid w:val="00FB5359"/>
    <w:rPr>
      <w:rFonts w:ascii="Agency FB" w:eastAsiaTheme="majorEastAsia" w:hAnsi="Agency FB" w:cstheme="majorBidi"/>
      <w:color w:val="C00000"/>
      <w:sz w:val="28"/>
      <w:szCs w:val="26"/>
    </w:rPr>
  </w:style>
  <w:style w:type="character" w:customStyle="1" w:styleId="Heading2Char">
    <w:name w:val="Heading 2 Char"/>
    <w:basedOn w:val="DefaultParagraphFont"/>
    <w:link w:val="Heading2"/>
    <w:uiPriority w:val="9"/>
    <w:rsid w:val="00FB5359"/>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BB04C8"/>
    <w:pPr>
      <w:spacing w:after="0" w:line="240" w:lineRule="auto"/>
    </w:pPr>
    <w:rPr>
      <w:rFonts w:eastAsiaTheme="minorEastAsia"/>
    </w:rPr>
  </w:style>
  <w:style w:type="character" w:customStyle="1" w:styleId="NoSpacingChar">
    <w:name w:val="No Spacing Char"/>
    <w:basedOn w:val="DefaultParagraphFont"/>
    <w:link w:val="NoSpacing"/>
    <w:uiPriority w:val="1"/>
    <w:rsid w:val="00BB04C8"/>
    <w:rPr>
      <w:rFonts w:eastAsiaTheme="minorEastAsia"/>
    </w:rPr>
  </w:style>
  <w:style w:type="character" w:customStyle="1" w:styleId="Heading1Char">
    <w:name w:val="Heading 1 Char"/>
    <w:basedOn w:val="DefaultParagraphFont"/>
    <w:link w:val="Heading1"/>
    <w:uiPriority w:val="9"/>
    <w:rsid w:val="00BB04C8"/>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2514F5"/>
    <w:rPr>
      <w:color w:val="808080"/>
    </w:rPr>
  </w:style>
  <w:style w:type="paragraph" w:styleId="Bibliography">
    <w:name w:val="Bibliography"/>
    <w:basedOn w:val="Normal"/>
    <w:next w:val="Normal"/>
    <w:uiPriority w:val="37"/>
    <w:unhideWhenUsed/>
    <w:rsid w:val="00954019"/>
  </w:style>
  <w:style w:type="character" w:customStyle="1" w:styleId="qv3wpe">
    <w:name w:val="qv3wpe"/>
    <w:basedOn w:val="DefaultParagraphFont"/>
    <w:rsid w:val="00FF741C"/>
  </w:style>
  <w:style w:type="paragraph" w:styleId="Caption">
    <w:name w:val="caption"/>
    <w:basedOn w:val="Normal"/>
    <w:next w:val="Normal"/>
    <w:uiPriority w:val="35"/>
    <w:unhideWhenUsed/>
    <w:qFormat/>
    <w:rsid w:val="00DD209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jp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BCDF86D5F11406A81ED3C04F715B8F2"/>
        <w:category>
          <w:name w:val="General"/>
          <w:gallery w:val="placeholder"/>
        </w:category>
        <w:types>
          <w:type w:val="bbPlcHdr"/>
        </w:types>
        <w:behaviors>
          <w:behavior w:val="content"/>
        </w:behaviors>
        <w:guid w:val="{CE859952-2837-48B6-B2A2-D2FADE57EB2A}"/>
      </w:docPartPr>
      <w:docPartBody>
        <w:p w:rsidR="00AB4354" w:rsidRDefault="00080424" w:rsidP="00080424">
          <w:pPr>
            <w:pStyle w:val="EBCDF86D5F11406A81ED3C04F715B8F2"/>
          </w:pPr>
          <w:r>
            <w:rPr>
              <w:rFonts w:asciiTheme="majorHAnsi" w:eastAsiaTheme="majorEastAsia" w:hAnsiTheme="majorHAnsi" w:cstheme="majorBidi"/>
              <w:caps/>
              <w:color w:val="4472C4" w:themeColor="accent1"/>
              <w:sz w:val="80"/>
              <w:szCs w:val="80"/>
            </w:rPr>
            <w:t>[Document title]</w:t>
          </w:r>
        </w:p>
      </w:docPartBody>
    </w:docPart>
    <w:docPart>
      <w:docPartPr>
        <w:name w:val="FD11B98929574E328DCA569C89B451BC"/>
        <w:category>
          <w:name w:val="General"/>
          <w:gallery w:val="placeholder"/>
        </w:category>
        <w:types>
          <w:type w:val="bbPlcHdr"/>
        </w:types>
        <w:behaviors>
          <w:behavior w:val="content"/>
        </w:behaviors>
        <w:guid w:val="{5F8557AF-504C-4857-92D4-1216434B6C67}"/>
      </w:docPartPr>
      <w:docPartBody>
        <w:p w:rsidR="00AB4354" w:rsidRDefault="00080424" w:rsidP="00080424">
          <w:pPr>
            <w:pStyle w:val="FD11B98929574E328DCA569C89B451BC"/>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424"/>
    <w:rsid w:val="00080424"/>
    <w:rsid w:val="000B51D8"/>
    <w:rsid w:val="00390DE8"/>
    <w:rsid w:val="00AB4354"/>
    <w:rsid w:val="00F25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BCDF86D5F11406A81ED3C04F715B8F2">
    <w:name w:val="EBCDF86D5F11406A81ED3C04F715B8F2"/>
    <w:rsid w:val="00080424"/>
  </w:style>
  <w:style w:type="paragraph" w:customStyle="1" w:styleId="FD11B98929574E328DCA569C89B451BC">
    <w:name w:val="FD11B98929574E328DCA569C89B451BC"/>
    <w:rsid w:val="00080424"/>
  </w:style>
  <w:style w:type="character" w:styleId="PlaceholderText">
    <w:name w:val="Placeholder Text"/>
    <w:basedOn w:val="DefaultParagraphFont"/>
    <w:uiPriority w:val="99"/>
    <w:semiHidden/>
    <w:rsid w:val="00AB435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2-04-25T00:00:00</PublishDate>
  <Abstract/>
  <CompanyAddress>1764 N. Leverett Avenue, Fayetteville AR.</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11</Pages>
  <Words>14821</Words>
  <Characters>84480</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Nuclear Fusion of D2O in a Pulse Heated Uniaxial Anvil Cell</vt:lpstr>
    </vt:vector>
  </TitlesOfParts>
  <Company/>
  <LinksUpToDate>false</LinksUpToDate>
  <CharactersWithSpaces>9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clear Fusion of D2O in a Pulse Heated Uniaxial Anvil Cell</dc:title>
  <dc:subject>BY Michael Lynn</dc:subject>
  <dc:creator>Michael Lynn</dc:creator>
  <cp:keywords/>
  <dc:description/>
  <cp:lastModifiedBy>Michael Lynn</cp:lastModifiedBy>
  <cp:revision>149</cp:revision>
  <dcterms:created xsi:type="dcterms:W3CDTF">2022-04-26T00:57:00Z</dcterms:created>
  <dcterms:modified xsi:type="dcterms:W3CDTF">2022-04-28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PLWDQSNn"/&gt;&lt;style id="http://www.zotero.org/styles/american-society-of-mechanical-engineers"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ies>
</file>